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7BA32F" w14:textId="3DAD34F2" w:rsidR="00AE6244" w:rsidRPr="005C124A" w:rsidRDefault="0022285B" w:rsidP="005C124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JUDUL PENELITIAN</w:t>
      </w:r>
      <w:r w:rsidR="005C124A">
        <w:rPr>
          <w:b/>
          <w:sz w:val="28"/>
          <w:szCs w:val="28"/>
          <w:lang w:val="en-US"/>
        </w:rPr>
        <w:t xml:space="preserve"> JUDUL PENELITIAN JUDUL PENELITIAN JUDUL PENELITIAN</w:t>
      </w:r>
    </w:p>
    <w:p w14:paraId="59BE5CF1" w14:textId="770079DE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68501E33" w14:textId="64A381BD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6FB5091F" w14:textId="1E091F31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5EFE64C1" w14:textId="606C24AA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2FC784D2" w14:textId="43917E1F" w:rsidR="0022285B" w:rsidRDefault="000F4E74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 xml:space="preserve">UJIAN AKHIR SEMESTER </w:t>
      </w:r>
    </w:p>
    <w:p w14:paraId="3FA0348B" w14:textId="77777777" w:rsidR="000F4E74" w:rsidRDefault="000F4E74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473A56D9" w14:textId="24228D8A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5C9C9E47" w14:textId="01723161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proofErr w:type="spellStart"/>
      <w:r>
        <w:rPr>
          <w:b/>
          <w:sz w:val="28"/>
          <w:szCs w:val="28"/>
          <w:lang w:val="en-US"/>
        </w:rPr>
        <w:t>Disusun</w:t>
      </w:r>
      <w:proofErr w:type="spellEnd"/>
      <w:r>
        <w:rPr>
          <w:b/>
          <w:sz w:val="28"/>
          <w:szCs w:val="28"/>
          <w:lang w:val="en-US"/>
        </w:rPr>
        <w:t xml:space="preserve"> Oleh: </w:t>
      </w:r>
    </w:p>
    <w:p w14:paraId="14DD12A2" w14:textId="5E9CB779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Nama Mahasiswa 1 (NPM)</w:t>
      </w:r>
    </w:p>
    <w:p w14:paraId="4F4DCC0F" w14:textId="4F6E6200" w:rsidR="0022285B" w:rsidRDefault="0022285B" w:rsidP="0022285B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Nama Mahasiswa 2 (NPM)</w:t>
      </w:r>
    </w:p>
    <w:p w14:paraId="769A2E77" w14:textId="5104716C" w:rsidR="0022285B" w:rsidRDefault="0022285B" w:rsidP="0022285B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Nama Mahasiswa 3 (NPM)</w:t>
      </w:r>
    </w:p>
    <w:p w14:paraId="221C70FF" w14:textId="38D4ECA0" w:rsidR="0022285B" w:rsidRDefault="0022285B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5B867F41" w14:textId="51CCC53E" w:rsidR="005C124A" w:rsidRDefault="005C124A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37B7B331" w14:textId="1D622636" w:rsidR="005C124A" w:rsidRDefault="005C124A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59609D10" w14:textId="6A765889" w:rsidR="005C124A" w:rsidRDefault="005C124A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592F64EC" w14:textId="77777777" w:rsidR="005C124A" w:rsidRPr="00D84F0A" w:rsidRDefault="005C124A" w:rsidP="00153DC1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28"/>
          <w:szCs w:val="28"/>
          <w:lang w:val="en-US"/>
        </w:rPr>
      </w:pPr>
    </w:p>
    <w:p w14:paraId="192B7059" w14:textId="4E51C268" w:rsidR="0047420F" w:rsidRDefault="0047420F" w:rsidP="00A27376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ind w:firstLine="720"/>
        <w:jc w:val="left"/>
        <w:rPr>
          <w:rFonts w:eastAsia="Calibri" w:cs="Times New Roman"/>
          <w:szCs w:val="24"/>
          <w:lang w:val="en-US"/>
        </w:rPr>
      </w:pPr>
    </w:p>
    <w:p w14:paraId="5D7F9A1F" w14:textId="32802A3B" w:rsidR="00395BC2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  <w:r>
        <w:rPr>
          <w:b/>
          <w:noProof/>
          <w:sz w:val="32"/>
          <w:szCs w:val="32"/>
          <w:lang w:val="en-US"/>
        </w:rPr>
        <w:drawing>
          <wp:inline distT="0" distB="0" distL="0" distR="0" wp14:anchorId="2CAF8D22" wp14:editId="65C6256B">
            <wp:extent cx="1280694" cy="1265783"/>
            <wp:effectExtent l="19050" t="0" r="0" b="0"/>
            <wp:docPr id="1" name="Picture 1" descr="D:\LPPM\2016\Umum\LOGO UNILA WARNA OK KECI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PPM\2016\Umum\LOGO UNILA WARNA OK KECIL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2455" cy="12675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E0E5C8" w14:textId="43DC2D61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70C5C8AA" w14:textId="24FC2D4C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796293F9" w14:textId="55D3AFB7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3508EDDA" w14:textId="32998D07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47C40E4C" w14:textId="476561C2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17643BC0" w14:textId="7B54FA48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06128B94" w14:textId="10816424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4EEB7578" w14:textId="3A0665DE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227ED75B" w14:textId="77189280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04B92D8B" w14:textId="4F14D67B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6D75143B" w14:textId="3F961CAF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72117A5B" w14:textId="77777777" w:rsidR="0022285B" w:rsidRDefault="0022285B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03486E08" w14:textId="77777777" w:rsidR="00A27376" w:rsidRDefault="00A27376" w:rsidP="00CA51BA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Cs w:val="24"/>
        </w:rPr>
      </w:pPr>
    </w:p>
    <w:p w14:paraId="0CB1E96C" w14:textId="3121BFAA" w:rsidR="00D02D1C" w:rsidRPr="0022285B" w:rsidRDefault="00A64A45" w:rsidP="00A64A45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32"/>
          <w:szCs w:val="32"/>
          <w:lang w:val="en-US"/>
        </w:rPr>
      </w:pPr>
      <w:r>
        <w:rPr>
          <w:b/>
          <w:sz w:val="32"/>
          <w:szCs w:val="32"/>
        </w:rPr>
        <w:t xml:space="preserve">PROGRAM STUDI ADMINISTRASI </w:t>
      </w:r>
      <w:r w:rsidR="00A1139A">
        <w:rPr>
          <w:b/>
          <w:sz w:val="32"/>
          <w:szCs w:val="32"/>
          <w:lang w:val="en-US"/>
        </w:rPr>
        <w:t xml:space="preserve">NEGARA </w:t>
      </w:r>
    </w:p>
    <w:p w14:paraId="205496C6" w14:textId="77777777" w:rsidR="006B6D34" w:rsidRDefault="006B6D34" w:rsidP="006B6D34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FAKULTAS ILMU SOSIAL DAN ILMU POLITIK</w:t>
      </w:r>
    </w:p>
    <w:p w14:paraId="6828FFC9" w14:textId="77777777" w:rsidR="006B6D34" w:rsidRPr="00B66D4B" w:rsidRDefault="006B6D34" w:rsidP="006B6D34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32"/>
          <w:szCs w:val="32"/>
        </w:rPr>
      </w:pPr>
      <w:r w:rsidRPr="00B66D4B">
        <w:rPr>
          <w:b/>
          <w:sz w:val="32"/>
          <w:szCs w:val="32"/>
        </w:rPr>
        <w:t>UNIVERSITAS LAMPUNG</w:t>
      </w:r>
    </w:p>
    <w:p w14:paraId="07E9B91F" w14:textId="565F66EB" w:rsidR="006B6D34" w:rsidRPr="00A96B15" w:rsidRDefault="0022285B" w:rsidP="006B6D34">
      <w:pPr>
        <w:pBdr>
          <w:top w:val="thinThickSmallGap" w:sz="24" w:space="1" w:color="auto"/>
          <w:left w:val="thinThickSmallGap" w:sz="24" w:space="4" w:color="auto"/>
          <w:bottom w:val="thickThinSmallGap" w:sz="24" w:space="1" w:color="auto"/>
          <w:right w:val="thickThinSmallGap" w:sz="24" w:space="4" w:color="auto"/>
        </w:pBdr>
        <w:spacing w:after="0" w:line="240" w:lineRule="auto"/>
        <w:jc w:val="center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t xml:space="preserve">JUNI, </w:t>
      </w:r>
      <w:r w:rsidR="005D233F">
        <w:rPr>
          <w:b/>
          <w:sz w:val="32"/>
          <w:szCs w:val="32"/>
        </w:rPr>
        <w:t>20</w:t>
      </w:r>
      <w:r w:rsidR="0047420F">
        <w:rPr>
          <w:b/>
          <w:sz w:val="32"/>
          <w:szCs w:val="32"/>
        </w:rPr>
        <w:t>2</w:t>
      </w:r>
      <w:r w:rsidR="00A96B15">
        <w:rPr>
          <w:b/>
          <w:sz w:val="32"/>
          <w:szCs w:val="32"/>
          <w:lang w:val="en-US"/>
        </w:rPr>
        <w:t>2</w:t>
      </w:r>
    </w:p>
    <w:p w14:paraId="2C6F960E" w14:textId="77777777" w:rsidR="00496DB7" w:rsidRDefault="00496DB7" w:rsidP="00153DC1">
      <w:pPr>
        <w:spacing w:line="276" w:lineRule="auto"/>
        <w:jc w:val="center"/>
        <w:rPr>
          <w:b/>
          <w:szCs w:val="24"/>
        </w:rPr>
        <w:sectPr w:rsidR="00496DB7" w:rsidSect="00496DB7">
          <w:footerReference w:type="default" r:id="rId9"/>
          <w:pgSz w:w="11906" w:h="16838"/>
          <w:pgMar w:top="1701" w:right="1701" w:bottom="1701" w:left="1701" w:header="709" w:footer="709" w:gutter="0"/>
          <w:pgNumType w:start="0"/>
          <w:cols w:space="708"/>
          <w:titlePg/>
          <w:docGrid w:linePitch="360"/>
        </w:sectPr>
      </w:pPr>
    </w:p>
    <w:p w14:paraId="03FDE46F" w14:textId="5AD153B0" w:rsidR="0022285B" w:rsidRDefault="0022285B" w:rsidP="004C258B">
      <w:pPr>
        <w:pStyle w:val="Judul1"/>
        <w:rPr>
          <w:lang w:val="en-US"/>
        </w:rPr>
      </w:pPr>
      <w:bookmarkStart w:id="0" w:name="_Hlk103778650"/>
      <w:bookmarkStart w:id="1" w:name="_Toc106597300"/>
      <w:r>
        <w:rPr>
          <w:lang w:val="en-US"/>
        </w:rPr>
        <w:lastRenderedPageBreak/>
        <w:t>ABSTRAK</w:t>
      </w:r>
      <w:bookmarkEnd w:id="1"/>
      <w:r>
        <w:rPr>
          <w:lang w:val="en-US"/>
        </w:rPr>
        <w:t xml:space="preserve"> </w:t>
      </w:r>
    </w:p>
    <w:p w14:paraId="052B13BC" w14:textId="77777777" w:rsidR="0022285B" w:rsidRDefault="0022285B" w:rsidP="0022285B">
      <w:pPr>
        <w:rPr>
          <w:lang w:val="en-US"/>
        </w:rPr>
      </w:pPr>
    </w:p>
    <w:p w14:paraId="1585CE1E" w14:textId="483E1D93" w:rsidR="0022285B" w:rsidRDefault="0022285B" w:rsidP="0022285B">
      <w:pPr>
        <w:spacing w:after="0" w:line="240" w:lineRule="auto"/>
        <w:rPr>
          <w:lang w:val="en-US"/>
        </w:rPr>
      </w:pPr>
      <w:r>
        <w:rPr>
          <w:lang w:val="en-US"/>
        </w:rPr>
        <w:t xml:space="preserve">Times New Roman 12, </w:t>
      </w:r>
      <w:proofErr w:type="spellStart"/>
      <w:r>
        <w:rPr>
          <w:lang w:val="en-US"/>
        </w:rPr>
        <w:t>spasi</w:t>
      </w:r>
      <w:proofErr w:type="spellEnd"/>
      <w:r>
        <w:rPr>
          <w:lang w:val="en-US"/>
        </w:rPr>
        <w:t xml:space="preserve"> 1</w:t>
      </w:r>
    </w:p>
    <w:p w14:paraId="12016573" w14:textId="1BACDC35" w:rsidR="0022285B" w:rsidRDefault="0022285B" w:rsidP="0022285B">
      <w:pPr>
        <w:spacing w:after="0" w:line="240" w:lineRule="auto"/>
        <w:rPr>
          <w:lang w:val="en-US"/>
        </w:rPr>
      </w:pPr>
    </w:p>
    <w:p w14:paraId="5188B00D" w14:textId="03D6B18D" w:rsidR="0022285B" w:rsidRDefault="0022285B" w:rsidP="0022285B">
      <w:pPr>
        <w:spacing w:after="0" w:line="240" w:lineRule="auto"/>
        <w:rPr>
          <w:lang w:val="en-US"/>
        </w:rPr>
      </w:pPr>
    </w:p>
    <w:p w14:paraId="5E6624FE" w14:textId="0FA61C03" w:rsidR="0022285B" w:rsidRDefault="0022285B" w:rsidP="0022285B">
      <w:pPr>
        <w:spacing w:after="0" w:line="240" w:lineRule="auto"/>
        <w:rPr>
          <w:lang w:val="en-US"/>
        </w:rPr>
      </w:pPr>
    </w:p>
    <w:p w14:paraId="728D5C9A" w14:textId="34268505" w:rsidR="0022285B" w:rsidRDefault="0022285B" w:rsidP="0022285B">
      <w:pPr>
        <w:spacing w:after="0" w:line="240" w:lineRule="auto"/>
        <w:rPr>
          <w:lang w:val="en-US"/>
        </w:rPr>
      </w:pPr>
    </w:p>
    <w:p w14:paraId="44C9DB12" w14:textId="0EE61B9B" w:rsidR="0022285B" w:rsidRDefault="0022285B" w:rsidP="0022285B">
      <w:pPr>
        <w:spacing w:after="0" w:line="240" w:lineRule="auto"/>
        <w:rPr>
          <w:lang w:val="en-US"/>
        </w:rPr>
      </w:pPr>
    </w:p>
    <w:p w14:paraId="2CBDC986" w14:textId="77777777" w:rsidR="0022285B" w:rsidRDefault="0022285B" w:rsidP="0022285B">
      <w:pPr>
        <w:spacing w:after="0" w:line="240" w:lineRule="auto"/>
        <w:rPr>
          <w:lang w:val="en-US"/>
        </w:rPr>
      </w:pPr>
    </w:p>
    <w:p w14:paraId="6D08448C" w14:textId="713AB1D5" w:rsidR="0022285B" w:rsidRDefault="0022285B" w:rsidP="0022285B">
      <w:pPr>
        <w:spacing w:after="0" w:line="240" w:lineRule="auto"/>
        <w:rPr>
          <w:lang w:val="en-US"/>
        </w:rPr>
      </w:pPr>
    </w:p>
    <w:p w14:paraId="73C525B2" w14:textId="777EEEB6" w:rsidR="0022285B" w:rsidRPr="0022285B" w:rsidRDefault="0022285B" w:rsidP="0022285B">
      <w:pPr>
        <w:spacing w:after="0" w:line="240" w:lineRule="auto"/>
        <w:rPr>
          <w:i/>
          <w:iCs/>
          <w:lang w:val="en-US"/>
        </w:rPr>
      </w:pPr>
      <w:r w:rsidRPr="0022285B">
        <w:rPr>
          <w:i/>
          <w:iCs/>
          <w:lang w:val="en-US"/>
        </w:rPr>
        <w:t xml:space="preserve">Kata </w:t>
      </w:r>
      <w:proofErr w:type="gramStart"/>
      <w:r w:rsidRPr="0022285B">
        <w:rPr>
          <w:i/>
          <w:iCs/>
          <w:lang w:val="en-US"/>
        </w:rPr>
        <w:t>Kunci :</w:t>
      </w:r>
      <w:proofErr w:type="gramEnd"/>
      <w:r w:rsidRPr="0022285B">
        <w:rPr>
          <w:i/>
          <w:iCs/>
          <w:lang w:val="en-US"/>
        </w:rPr>
        <w:t xml:space="preserve"> </w:t>
      </w:r>
      <w:proofErr w:type="spellStart"/>
      <w:r w:rsidRPr="0022285B">
        <w:rPr>
          <w:i/>
          <w:iCs/>
          <w:lang w:val="en-US"/>
        </w:rPr>
        <w:t>terdiri</w:t>
      </w:r>
      <w:proofErr w:type="spellEnd"/>
      <w:r w:rsidRPr="0022285B">
        <w:rPr>
          <w:i/>
          <w:iCs/>
          <w:lang w:val="en-US"/>
        </w:rPr>
        <w:t xml:space="preserve"> </w:t>
      </w:r>
      <w:proofErr w:type="spellStart"/>
      <w:r w:rsidRPr="0022285B">
        <w:rPr>
          <w:i/>
          <w:iCs/>
          <w:lang w:val="en-US"/>
        </w:rPr>
        <w:t>dari</w:t>
      </w:r>
      <w:proofErr w:type="spellEnd"/>
      <w:r w:rsidRPr="0022285B">
        <w:rPr>
          <w:i/>
          <w:iCs/>
          <w:lang w:val="en-US"/>
        </w:rPr>
        <w:t xml:space="preserve"> 3-4 </w:t>
      </w:r>
      <w:proofErr w:type="spellStart"/>
      <w:r w:rsidRPr="0022285B">
        <w:rPr>
          <w:i/>
          <w:iCs/>
          <w:lang w:val="en-US"/>
        </w:rPr>
        <w:t>konsep</w:t>
      </w:r>
      <w:proofErr w:type="spellEnd"/>
      <w:r w:rsidRPr="0022285B">
        <w:rPr>
          <w:i/>
          <w:iCs/>
          <w:lang w:val="en-US"/>
        </w:rPr>
        <w:t xml:space="preserve"> yang </w:t>
      </w:r>
      <w:proofErr w:type="spellStart"/>
      <w:r w:rsidRPr="0022285B">
        <w:rPr>
          <w:i/>
          <w:iCs/>
          <w:lang w:val="en-US"/>
        </w:rPr>
        <w:t>sering</w:t>
      </w:r>
      <w:proofErr w:type="spellEnd"/>
      <w:r w:rsidRPr="0022285B">
        <w:rPr>
          <w:i/>
          <w:iCs/>
          <w:lang w:val="en-US"/>
        </w:rPr>
        <w:t xml:space="preserve"> </w:t>
      </w:r>
      <w:proofErr w:type="spellStart"/>
      <w:r w:rsidRPr="0022285B">
        <w:rPr>
          <w:i/>
          <w:iCs/>
          <w:lang w:val="en-US"/>
        </w:rPr>
        <w:t>dibahas</w:t>
      </w:r>
      <w:proofErr w:type="spellEnd"/>
      <w:r w:rsidRPr="0022285B">
        <w:rPr>
          <w:i/>
          <w:iCs/>
          <w:lang w:val="en-US"/>
        </w:rPr>
        <w:t xml:space="preserve"> dalam tulisan ini, bukan merupakan bagian </w:t>
      </w:r>
      <w:proofErr w:type="spellStart"/>
      <w:r w:rsidRPr="0022285B">
        <w:rPr>
          <w:i/>
          <w:iCs/>
          <w:lang w:val="en-US"/>
        </w:rPr>
        <w:t>dari</w:t>
      </w:r>
      <w:proofErr w:type="spellEnd"/>
      <w:r w:rsidRPr="0022285B">
        <w:rPr>
          <w:i/>
          <w:iCs/>
          <w:lang w:val="en-US"/>
        </w:rPr>
        <w:t xml:space="preserve"> judul </w:t>
      </w:r>
    </w:p>
    <w:p w14:paraId="61C53BB2" w14:textId="77777777" w:rsidR="0022285B" w:rsidRDefault="0022285B" w:rsidP="0022285B">
      <w:pPr>
        <w:rPr>
          <w:lang w:val="en-US"/>
        </w:rPr>
      </w:pPr>
    </w:p>
    <w:p w14:paraId="2B846A4C" w14:textId="49411B68" w:rsidR="0022285B" w:rsidRDefault="0022285B" w:rsidP="0022285B">
      <w:pPr>
        <w:rPr>
          <w:rFonts w:eastAsiaTheme="majorEastAsia" w:cstheme="majorBidi"/>
          <w:color w:val="000000" w:themeColor="text1"/>
          <w:sz w:val="28"/>
          <w:szCs w:val="28"/>
          <w:lang w:val="en-US"/>
        </w:rPr>
      </w:pPr>
      <w:r>
        <w:rPr>
          <w:lang w:val="en-US"/>
        </w:rPr>
        <w:br w:type="page"/>
      </w:r>
    </w:p>
    <w:p w14:paraId="38F0B0C2" w14:textId="37AB72AF" w:rsidR="00B77401" w:rsidRDefault="0016349B" w:rsidP="00D047BE">
      <w:pPr>
        <w:pStyle w:val="Judul1"/>
      </w:pPr>
      <w:bookmarkStart w:id="2" w:name="_Toc106597301"/>
      <w:r>
        <w:lastRenderedPageBreak/>
        <w:t>DAFTAR ISI</w:t>
      </w:r>
      <w:bookmarkEnd w:id="2"/>
    </w:p>
    <w:bookmarkEnd w:id="0"/>
    <w:p w14:paraId="7E69F9CD" w14:textId="77777777" w:rsidR="004C258B" w:rsidRPr="004C258B" w:rsidRDefault="004C258B" w:rsidP="004C258B"/>
    <w:p w14:paraId="04B9D0C8" w14:textId="77777777" w:rsidR="00B77401" w:rsidRDefault="00B77401">
      <w:pPr>
        <w:rPr>
          <w:rFonts w:cs="Times New Roman"/>
          <w:b/>
          <w:szCs w:val="24"/>
        </w:rPr>
      </w:pPr>
    </w:p>
    <w:p w14:paraId="678B3503" w14:textId="77777777" w:rsidR="00B77401" w:rsidRDefault="00B77401">
      <w:pPr>
        <w:rPr>
          <w:rFonts w:cs="Times New Roman"/>
          <w:b/>
          <w:szCs w:val="24"/>
        </w:rPr>
      </w:pPr>
    </w:p>
    <w:p w14:paraId="156919B9" w14:textId="0246786B" w:rsidR="0044706A" w:rsidRDefault="004936D1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r>
        <w:rPr>
          <w:rFonts w:cs="Times New Roman"/>
          <w:szCs w:val="24"/>
        </w:rPr>
        <w:fldChar w:fldCharType="begin"/>
      </w:r>
      <w:r w:rsidR="00524989">
        <w:rPr>
          <w:rFonts w:cs="Times New Roman"/>
          <w:szCs w:val="24"/>
        </w:rPr>
        <w:instrText xml:space="preserve"> TOC \o "1-2" \h \z \u </w:instrText>
      </w:r>
      <w:r>
        <w:rPr>
          <w:rFonts w:cs="Times New Roman"/>
          <w:szCs w:val="24"/>
        </w:rPr>
        <w:fldChar w:fldCharType="separate"/>
      </w:r>
      <w:hyperlink w:anchor="_Toc106597300" w:history="1">
        <w:r w:rsidR="0044706A" w:rsidRPr="008C1FBF">
          <w:rPr>
            <w:rStyle w:val="Hyperlink"/>
            <w:lang w:val="en-US"/>
          </w:rPr>
          <w:t>ABSTRAK</w:t>
        </w:r>
        <w:r w:rsidR="0044706A">
          <w:rPr>
            <w:webHidden/>
          </w:rPr>
          <w:tab/>
        </w:r>
        <w:r w:rsidR="0044706A">
          <w:rPr>
            <w:webHidden/>
          </w:rPr>
          <w:fldChar w:fldCharType="begin"/>
        </w:r>
        <w:r w:rsidR="0044706A">
          <w:rPr>
            <w:webHidden/>
          </w:rPr>
          <w:instrText xml:space="preserve"> PAGEREF _Toc106597300 \h </w:instrText>
        </w:r>
        <w:r w:rsidR="0044706A">
          <w:rPr>
            <w:webHidden/>
          </w:rPr>
        </w:r>
        <w:r w:rsidR="0044706A">
          <w:rPr>
            <w:webHidden/>
          </w:rPr>
          <w:fldChar w:fldCharType="separate"/>
        </w:r>
        <w:r w:rsidR="0044706A">
          <w:rPr>
            <w:webHidden/>
          </w:rPr>
          <w:t>i</w:t>
        </w:r>
        <w:r w:rsidR="0044706A">
          <w:rPr>
            <w:webHidden/>
          </w:rPr>
          <w:fldChar w:fldCharType="end"/>
        </w:r>
      </w:hyperlink>
    </w:p>
    <w:p w14:paraId="7C0C840A" w14:textId="2974EF10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01" w:history="1">
        <w:r w:rsidRPr="008C1FBF">
          <w:rPr>
            <w:rStyle w:val="Hyperlink"/>
          </w:rPr>
          <w:t>DAFTAR ISI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0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i</w:t>
        </w:r>
        <w:r>
          <w:rPr>
            <w:webHidden/>
          </w:rPr>
          <w:fldChar w:fldCharType="end"/>
        </w:r>
      </w:hyperlink>
    </w:p>
    <w:p w14:paraId="0732742D" w14:textId="62E1678A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02" w:history="1">
        <w:r w:rsidRPr="008C1FBF">
          <w:rPr>
            <w:rStyle w:val="Hyperlink"/>
            <w:lang w:val="en-US"/>
          </w:rPr>
          <w:t xml:space="preserve">BAB 1. </w:t>
        </w:r>
        <w:r w:rsidRPr="008C1FBF">
          <w:rPr>
            <w:rStyle w:val="Hyperlink"/>
          </w:rPr>
          <w:t>PENDAHULUA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0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14:paraId="359F99DF" w14:textId="2ADE976B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3" w:history="1">
        <w:r w:rsidRPr="008C1FBF">
          <w:rPr>
            <w:rStyle w:val="Hyperlink"/>
            <w:noProof/>
            <w:lang w:val="en-US"/>
          </w:rPr>
          <w:t>A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Latar Belaka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6DECA57" w14:textId="564F1FC4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4" w:history="1">
        <w:r w:rsidRPr="008C1FBF">
          <w:rPr>
            <w:rStyle w:val="Hyperlink"/>
            <w:noProof/>
          </w:rPr>
          <w:t>B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</w:rPr>
          <w:t>Rumusan Masala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C054CA3" w14:textId="3A6AABAD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5" w:history="1">
        <w:r w:rsidRPr="008C1FBF">
          <w:rPr>
            <w:rStyle w:val="Hyperlink"/>
            <w:rFonts w:eastAsia="Times New Roman"/>
            <w:noProof/>
          </w:rPr>
          <w:t>C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Tujuan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2259EBAC" w14:textId="5F5385FB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6" w:history="1">
        <w:r w:rsidRPr="008C1FBF">
          <w:rPr>
            <w:rStyle w:val="Hyperlink"/>
            <w:noProof/>
          </w:rPr>
          <w:t>D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Manfaat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EB2F308" w14:textId="788D500A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7" w:history="1">
        <w:r w:rsidRPr="008C1FBF">
          <w:rPr>
            <w:rStyle w:val="Hyperlink"/>
            <w:noProof/>
          </w:rPr>
          <w:t>E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 xml:space="preserve">Batasan </w:t>
        </w:r>
        <w:r w:rsidRPr="008C1FBF">
          <w:rPr>
            <w:rStyle w:val="Hyperlink"/>
            <w:noProof/>
          </w:rPr>
          <w:t>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2227A08" w14:textId="5CA4CF50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08" w:history="1">
        <w:r w:rsidRPr="008C1FBF">
          <w:rPr>
            <w:rStyle w:val="Hyperlink"/>
            <w:lang w:val="en-US"/>
          </w:rPr>
          <w:t>BAB II. TINJAUAN PUSTAK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0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3</w:t>
        </w:r>
        <w:r>
          <w:rPr>
            <w:webHidden/>
          </w:rPr>
          <w:fldChar w:fldCharType="end"/>
        </w:r>
      </w:hyperlink>
    </w:p>
    <w:p w14:paraId="5FB0761F" w14:textId="36CD8E5C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09" w:history="1">
        <w:r w:rsidRPr="008C1FBF">
          <w:rPr>
            <w:rStyle w:val="Hyperlink"/>
            <w:noProof/>
          </w:rPr>
          <w:t>A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Pengertian konsep/ definisi konsep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FB06EB6" w14:textId="1D6A9D74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0" w:history="1">
        <w:r w:rsidRPr="008C1FBF">
          <w:rPr>
            <w:rStyle w:val="Hyperlink"/>
            <w:noProof/>
            <w:lang w:val="en-US"/>
          </w:rPr>
          <w:t>B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Pengertian konsep/ definisi konsep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E9401B9" w14:textId="214C96BB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1" w:history="1">
        <w:r w:rsidRPr="008C1FBF">
          <w:rPr>
            <w:rStyle w:val="Hyperlink"/>
            <w:noProof/>
          </w:rPr>
          <w:t>C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Teori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F130C99" w14:textId="2DE5C2F0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2" w:history="1">
        <w:r w:rsidRPr="008C1FBF">
          <w:rPr>
            <w:rStyle w:val="Hyperlink"/>
            <w:noProof/>
          </w:rPr>
          <w:t>D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Hipotesis Penelitian (jika menggunakan pendekatan kuantitati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8D6FCC2" w14:textId="69F4B8FC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13" w:history="1">
        <w:r w:rsidRPr="008C1FBF">
          <w:rPr>
            <w:rStyle w:val="Hyperlink"/>
            <w:lang w:val="en-US"/>
          </w:rPr>
          <w:t>BAB III. METODE PENELITIA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1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4</w:t>
        </w:r>
        <w:r>
          <w:rPr>
            <w:webHidden/>
          </w:rPr>
          <w:fldChar w:fldCharType="end"/>
        </w:r>
      </w:hyperlink>
    </w:p>
    <w:p w14:paraId="1AAB7AA4" w14:textId="7E0EE305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4" w:history="1">
        <w:r w:rsidRPr="008C1FBF">
          <w:rPr>
            <w:rStyle w:val="Hyperlink"/>
            <w:noProof/>
          </w:rPr>
          <w:t>A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Pendekatan dan Jenis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F8CA917" w14:textId="5E38669D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5" w:history="1">
        <w:r w:rsidRPr="008C1FBF">
          <w:rPr>
            <w:rStyle w:val="Hyperlink"/>
            <w:noProof/>
            <w:lang w:val="en-US"/>
          </w:rPr>
          <w:t>B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Fokus Penelitian/Definisi Operasional Vari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23FA416" w14:textId="4E807B29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6" w:history="1">
        <w:r w:rsidRPr="008C1FBF">
          <w:rPr>
            <w:rStyle w:val="Hyperlink"/>
            <w:noProof/>
          </w:rPr>
          <w:t>C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Lokasi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E869378" w14:textId="5619C92E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7" w:history="1">
        <w:r w:rsidRPr="008C1FBF">
          <w:rPr>
            <w:rStyle w:val="Hyperlink"/>
            <w:noProof/>
          </w:rPr>
          <w:t>D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Teknik Pengumpulan Data dan Sumber (pendekatan kualitatif) / Populasi dan Sampel (pendekatan kuantitati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BD43443" w14:textId="382BC98C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8" w:history="1">
        <w:r w:rsidRPr="008C1FBF">
          <w:rPr>
            <w:rStyle w:val="Hyperlink"/>
            <w:noProof/>
          </w:rPr>
          <w:t>E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Teknik Analisis Data (pendekatan kuantitatif)/ Uji Statistik (Pendekatan kuantitati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6E5EE18" w14:textId="614F4A8E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19" w:history="1">
        <w:r w:rsidRPr="008C1FBF">
          <w:rPr>
            <w:rStyle w:val="Hyperlink"/>
            <w:noProof/>
            <w:lang w:val="en-US"/>
          </w:rPr>
          <w:t>F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rFonts w:cs="Times New Roman"/>
            <w:noProof/>
            <w:lang w:val="en-US"/>
          </w:rPr>
          <w:t>Uji Keabsahan Data (Pendekatan kualitatif)/Realibitas dan Validatas Data (Pendekatan kuantiatit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DEBDD06" w14:textId="06EE0624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20" w:history="1">
        <w:r w:rsidRPr="008C1FBF">
          <w:rPr>
            <w:rStyle w:val="Hyperlink"/>
            <w:lang w:val="en-US"/>
          </w:rPr>
          <w:t>BAB IV. HASIL DAN PEMBAHASA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2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6</w:t>
        </w:r>
        <w:r>
          <w:rPr>
            <w:webHidden/>
          </w:rPr>
          <w:fldChar w:fldCharType="end"/>
        </w:r>
      </w:hyperlink>
    </w:p>
    <w:p w14:paraId="2C8ADB8A" w14:textId="1C62800A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21" w:history="1">
        <w:r w:rsidRPr="008C1FBF">
          <w:rPr>
            <w:rStyle w:val="Hyperlink"/>
            <w:noProof/>
          </w:rPr>
          <w:t>A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Sejarah Organsisasi / Institusi yang ditelti (jika a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61504FD" w14:textId="2A033BB8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22" w:history="1">
        <w:r w:rsidRPr="008C1FBF">
          <w:rPr>
            <w:rStyle w:val="Hyperlink"/>
            <w:noProof/>
            <w:lang w:val="en-US"/>
          </w:rPr>
          <w:t>B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Hasil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F6D3F2B" w14:textId="695224C6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23" w:history="1">
        <w:r w:rsidRPr="008C1FBF">
          <w:rPr>
            <w:rStyle w:val="Hyperlink"/>
            <w:noProof/>
            <w:lang w:val="en-US"/>
          </w:rPr>
          <w:t>C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Pembahas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D1D259F" w14:textId="23A5AA1C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24" w:history="1">
        <w:r w:rsidRPr="008C1FBF">
          <w:rPr>
            <w:rStyle w:val="Hyperlink"/>
            <w:lang w:val="en-US"/>
          </w:rPr>
          <w:t>BAB V. PENUTUP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2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9</w:t>
        </w:r>
        <w:r>
          <w:rPr>
            <w:webHidden/>
          </w:rPr>
          <w:fldChar w:fldCharType="end"/>
        </w:r>
      </w:hyperlink>
    </w:p>
    <w:p w14:paraId="523905CC" w14:textId="6B841121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25" w:history="1">
        <w:r w:rsidRPr="008C1FBF">
          <w:rPr>
            <w:rStyle w:val="Hyperlink"/>
            <w:noProof/>
            <w:lang w:val="en-US"/>
          </w:rPr>
          <w:t>A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Kesimpul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0A0566C" w14:textId="6E854223" w:rsidR="0044706A" w:rsidRDefault="0044706A">
      <w:pPr>
        <w:pStyle w:val="TOC2"/>
        <w:rPr>
          <w:rFonts w:asciiTheme="minorHAnsi" w:eastAsiaTheme="minorEastAsia" w:hAnsiTheme="minorHAnsi"/>
          <w:noProof/>
          <w:sz w:val="22"/>
          <w:lang w:val="en-US"/>
        </w:rPr>
      </w:pPr>
      <w:hyperlink w:anchor="_Toc106597326" w:history="1">
        <w:r w:rsidRPr="008C1FBF">
          <w:rPr>
            <w:rStyle w:val="Hyperlink"/>
            <w:noProof/>
            <w:lang w:val="en-US"/>
          </w:rPr>
          <w:t>B.</w:t>
        </w:r>
        <w:r>
          <w:rPr>
            <w:rFonts w:asciiTheme="minorHAnsi" w:eastAsiaTheme="minorEastAsia" w:hAnsiTheme="minorHAnsi"/>
            <w:noProof/>
            <w:sz w:val="22"/>
            <w:lang w:val="en-US"/>
          </w:rPr>
          <w:tab/>
        </w:r>
        <w:r w:rsidRPr="008C1FBF">
          <w:rPr>
            <w:rStyle w:val="Hyperlink"/>
            <w:noProof/>
            <w:lang w:val="en-US"/>
          </w:rPr>
          <w:t>Sar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65973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2205BFA" w14:textId="4485E8CE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27" w:history="1">
        <w:r w:rsidRPr="008C1FBF">
          <w:rPr>
            <w:rStyle w:val="Hyperlink"/>
            <w:lang w:val="en-US"/>
          </w:rPr>
          <w:t>DAFTAR PUSTAK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2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0</w:t>
        </w:r>
        <w:r>
          <w:rPr>
            <w:webHidden/>
          </w:rPr>
          <w:fldChar w:fldCharType="end"/>
        </w:r>
      </w:hyperlink>
    </w:p>
    <w:p w14:paraId="3E7571A4" w14:textId="6E88296A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28" w:history="1">
        <w:r w:rsidRPr="008C1FBF">
          <w:rPr>
            <w:rStyle w:val="Hyperlink"/>
            <w:lang w:val="en-US"/>
          </w:rPr>
          <w:t>LAMPIRA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2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1</w:t>
        </w:r>
        <w:r>
          <w:rPr>
            <w:webHidden/>
          </w:rPr>
          <w:fldChar w:fldCharType="end"/>
        </w:r>
      </w:hyperlink>
    </w:p>
    <w:p w14:paraId="3A958907" w14:textId="14A0856A" w:rsidR="0044706A" w:rsidRDefault="0044706A">
      <w:pPr>
        <w:pStyle w:val="TOC1"/>
        <w:rPr>
          <w:rFonts w:asciiTheme="minorHAnsi" w:eastAsiaTheme="minorEastAsia" w:hAnsiTheme="minorHAnsi"/>
          <w:b w:val="0"/>
          <w:sz w:val="22"/>
          <w:lang w:val="en-US"/>
        </w:rPr>
      </w:pPr>
      <w:hyperlink w:anchor="_Toc106597329" w:history="1">
        <w:r w:rsidRPr="008C1FBF">
          <w:rPr>
            <w:rStyle w:val="Hyperlink"/>
            <w:lang w:val="en-US"/>
          </w:rPr>
          <w:t>CATATAN AKHIR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0659732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2</w:t>
        </w:r>
        <w:r>
          <w:rPr>
            <w:webHidden/>
          </w:rPr>
          <w:fldChar w:fldCharType="end"/>
        </w:r>
      </w:hyperlink>
    </w:p>
    <w:p w14:paraId="5C3AC57C" w14:textId="6947F867" w:rsidR="003144CF" w:rsidRPr="003144CF" w:rsidRDefault="004936D1" w:rsidP="003144CF">
      <w:pPr>
        <w:spacing w:after="0" w:line="240" w:lineRule="auto"/>
        <w:rPr>
          <w:lang w:val="en-US"/>
        </w:rPr>
      </w:pPr>
      <w:r>
        <w:rPr>
          <w:rFonts w:cs="Times New Roman"/>
          <w:b/>
          <w:szCs w:val="24"/>
        </w:rPr>
        <w:fldChar w:fldCharType="end"/>
      </w:r>
      <w:r w:rsidR="00FC7D5C">
        <w:rPr>
          <w:lang w:val="en-US"/>
        </w:rPr>
        <w:t>(Catatan: silahkan update daft</w:t>
      </w:r>
      <w:r w:rsidR="0044706A">
        <w:rPr>
          <w:lang w:val="en-US"/>
        </w:rPr>
        <w:t>ar</w:t>
      </w:r>
      <w:r w:rsidR="00FC7D5C">
        <w:rPr>
          <w:lang w:val="en-US"/>
        </w:rPr>
        <w:t xml:space="preserve"> </w:t>
      </w:r>
      <w:proofErr w:type="spellStart"/>
      <w:r w:rsidR="00FC7D5C">
        <w:rPr>
          <w:lang w:val="en-US"/>
        </w:rPr>
        <w:t>isi</w:t>
      </w:r>
      <w:proofErr w:type="spellEnd"/>
      <w:r w:rsidR="00FC7D5C">
        <w:rPr>
          <w:lang w:val="en-US"/>
        </w:rPr>
        <w:t xml:space="preserve"> dengan otomatis, </w:t>
      </w:r>
      <w:proofErr w:type="spellStart"/>
      <w:r w:rsidR="00FC7D5C">
        <w:rPr>
          <w:lang w:val="en-US"/>
        </w:rPr>
        <w:t>klik</w:t>
      </w:r>
      <w:proofErr w:type="spellEnd"/>
      <w:r w:rsidR="00FC7D5C">
        <w:rPr>
          <w:lang w:val="en-US"/>
        </w:rPr>
        <w:t xml:space="preserve"> kanan update</w:t>
      </w:r>
      <w:r w:rsidR="005C124A">
        <w:rPr>
          <w:lang w:val="en-US"/>
        </w:rPr>
        <w:t>/</w:t>
      </w:r>
      <w:proofErr w:type="spellStart"/>
      <w:r w:rsidR="005C124A">
        <w:rPr>
          <w:lang w:val="en-US"/>
        </w:rPr>
        <w:t>perbaharui</w:t>
      </w:r>
      <w:proofErr w:type="spellEnd"/>
      <w:r w:rsidR="005C124A">
        <w:rPr>
          <w:lang w:val="en-US"/>
        </w:rPr>
        <w:t xml:space="preserve"> </w:t>
      </w:r>
      <w:proofErr w:type="spellStart"/>
      <w:r w:rsidR="005C124A">
        <w:rPr>
          <w:lang w:val="en-US"/>
        </w:rPr>
        <w:t>bidang</w:t>
      </w:r>
      <w:proofErr w:type="spellEnd"/>
      <w:r w:rsidR="0044706A">
        <w:rPr>
          <w:lang w:val="en-US"/>
        </w:rPr>
        <w:t xml:space="preserve">, </w:t>
      </w:r>
      <w:proofErr w:type="spellStart"/>
      <w:r w:rsidR="0044706A">
        <w:rPr>
          <w:lang w:val="en-US"/>
        </w:rPr>
        <w:t>hapus</w:t>
      </w:r>
      <w:proofErr w:type="spellEnd"/>
      <w:r w:rsidR="0044706A">
        <w:rPr>
          <w:lang w:val="en-US"/>
        </w:rPr>
        <w:t xml:space="preserve"> catatan ini </w:t>
      </w:r>
      <w:proofErr w:type="spellStart"/>
      <w:r w:rsidR="0044706A">
        <w:rPr>
          <w:lang w:val="en-US"/>
        </w:rPr>
        <w:t>jika</w:t>
      </w:r>
      <w:proofErr w:type="spellEnd"/>
      <w:r w:rsidR="0044706A">
        <w:rPr>
          <w:lang w:val="en-US"/>
        </w:rPr>
        <w:t xml:space="preserve"> draft sudah final</w:t>
      </w:r>
      <w:r w:rsidR="005C124A">
        <w:rPr>
          <w:lang w:val="en-US"/>
        </w:rPr>
        <w:t xml:space="preserve">). </w:t>
      </w:r>
    </w:p>
    <w:p w14:paraId="55B71D8E" w14:textId="77777777" w:rsidR="00496DB7" w:rsidRDefault="00496DB7">
      <w:pPr>
        <w:spacing w:line="276" w:lineRule="auto"/>
        <w:jc w:val="left"/>
        <w:rPr>
          <w:lang w:val="en-US"/>
        </w:rPr>
        <w:sectPr w:rsidR="00496DB7" w:rsidSect="00496DB7">
          <w:pgSz w:w="11906" w:h="16838" w:code="9"/>
          <w:pgMar w:top="1701" w:right="1701" w:bottom="1701" w:left="1701" w:header="708" w:footer="708" w:gutter="0"/>
          <w:pgNumType w:fmt="lowerRoman" w:start="1"/>
          <w:cols w:space="708"/>
          <w:docGrid w:linePitch="360"/>
        </w:sectPr>
      </w:pPr>
    </w:p>
    <w:p w14:paraId="6CF5C5EC" w14:textId="77777777" w:rsidR="00FB52EC" w:rsidRDefault="00164ECA" w:rsidP="00164ECA">
      <w:pPr>
        <w:pStyle w:val="Judul1"/>
      </w:pPr>
      <w:bookmarkStart w:id="3" w:name="_Toc106597302"/>
      <w:r>
        <w:rPr>
          <w:lang w:val="en-US"/>
        </w:rPr>
        <w:lastRenderedPageBreak/>
        <w:t xml:space="preserve">BAB 1. </w:t>
      </w:r>
      <w:r w:rsidR="00FB52EC" w:rsidRPr="00164ECA">
        <w:t>PENDAHULUAN</w:t>
      </w:r>
      <w:bookmarkEnd w:id="3"/>
    </w:p>
    <w:p w14:paraId="2BB6D9CF" w14:textId="7D98DADD" w:rsidR="00164ECA" w:rsidRDefault="00164ECA" w:rsidP="007257A0">
      <w:pPr>
        <w:ind w:firstLine="360"/>
        <w:rPr>
          <w:lang w:val="en-US"/>
        </w:rPr>
      </w:pPr>
    </w:p>
    <w:p w14:paraId="6C1152E2" w14:textId="6FA59904" w:rsidR="00FC7D5C" w:rsidRDefault="00FC7D5C" w:rsidP="007257A0">
      <w:pPr>
        <w:ind w:firstLine="360"/>
        <w:rPr>
          <w:lang w:val="en-US"/>
        </w:rPr>
      </w:pPr>
    </w:p>
    <w:p w14:paraId="3EEC2477" w14:textId="77777777" w:rsidR="00FC7D5C" w:rsidRDefault="00FC7D5C" w:rsidP="007257A0">
      <w:pPr>
        <w:ind w:firstLine="360"/>
        <w:rPr>
          <w:lang w:val="en-US"/>
        </w:rPr>
      </w:pPr>
    </w:p>
    <w:p w14:paraId="20CEA368" w14:textId="77777777" w:rsidR="00164ECA" w:rsidRDefault="00164ECA" w:rsidP="007257A0">
      <w:pPr>
        <w:ind w:firstLine="360"/>
        <w:rPr>
          <w:lang w:val="en-US"/>
        </w:rPr>
      </w:pPr>
    </w:p>
    <w:p w14:paraId="325F9204" w14:textId="2F0AF97C" w:rsidR="00164ECA" w:rsidRDefault="00581632" w:rsidP="000254F2">
      <w:pPr>
        <w:pStyle w:val="Judul2"/>
        <w:numPr>
          <w:ilvl w:val="0"/>
          <w:numId w:val="13"/>
        </w:numPr>
        <w:ind w:left="360"/>
        <w:rPr>
          <w:lang w:val="en-US"/>
        </w:rPr>
      </w:pPr>
      <w:bookmarkStart w:id="4" w:name="_Toc106597303"/>
      <w:r>
        <w:rPr>
          <w:lang w:val="en-US"/>
        </w:rPr>
        <w:t>Latar Belakang</w:t>
      </w:r>
      <w:bookmarkEnd w:id="4"/>
      <w:r>
        <w:rPr>
          <w:lang w:val="en-US"/>
        </w:rPr>
        <w:t xml:space="preserve"> </w:t>
      </w:r>
    </w:p>
    <w:p w14:paraId="1AA8AAED" w14:textId="285D9607" w:rsidR="002D2FF2" w:rsidRDefault="002D2FF2" w:rsidP="00655724">
      <w:r w:rsidRPr="002D2FF2">
        <w:rPr>
          <w:b/>
          <w:bCs/>
          <w:lang w:val="en-US"/>
        </w:rPr>
        <w:t xml:space="preserve">(Times New Roman 12, </w:t>
      </w:r>
      <w:proofErr w:type="spellStart"/>
      <w:r w:rsidRPr="002D2FF2">
        <w:rPr>
          <w:b/>
          <w:bCs/>
          <w:lang w:val="en-US"/>
        </w:rPr>
        <w:t>spasi</w:t>
      </w:r>
      <w:proofErr w:type="spellEnd"/>
      <w:r w:rsidRPr="002D2FF2">
        <w:rPr>
          <w:b/>
          <w:bCs/>
          <w:lang w:val="en-US"/>
        </w:rPr>
        <w:t xml:space="preserve"> 1,5).</w:t>
      </w:r>
      <w:r>
        <w:rPr>
          <w:lang w:val="en-US"/>
        </w:rPr>
        <w:t xml:space="preserve"> </w:t>
      </w:r>
      <w:r>
        <w:t xml:space="preserve">Perusahaan </w:t>
      </w:r>
      <w:proofErr w:type="spellStart"/>
      <w:r>
        <w:t>PTDaya</w:t>
      </w:r>
      <w:proofErr w:type="spellEnd"/>
      <w:r>
        <w:t xml:space="preserve"> Radar Utama berdiri pada tahun 1972 bergerak di bidang pembuatan dan perbaikan kapal. Dalam menunjang kelancaran perbaikan kapal, PT Daya Radar Utama menggunakan proses </w:t>
      </w:r>
      <w:proofErr w:type="spellStart"/>
      <w:r>
        <w:t>dock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repair</w:t>
      </w:r>
      <w:proofErr w:type="spellEnd"/>
      <w:r>
        <w:t xml:space="preserve">. </w:t>
      </w:r>
      <w:proofErr w:type="spellStart"/>
      <w:r>
        <w:t>Dock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repair</w:t>
      </w:r>
      <w:proofErr w:type="spellEnd"/>
      <w:r>
        <w:t xml:space="preserve"> adalah kegiatan memperbaiki kapal saat kapal naik </w:t>
      </w:r>
      <w:proofErr w:type="spellStart"/>
      <w:r>
        <w:t>dock</w:t>
      </w:r>
      <w:proofErr w:type="spellEnd"/>
      <w:r>
        <w:t xml:space="preserve"> baik </w:t>
      </w:r>
      <w:proofErr w:type="spellStart"/>
      <w:r>
        <w:t>floating</w:t>
      </w:r>
      <w:proofErr w:type="spellEnd"/>
      <w:r>
        <w:t xml:space="preserve"> </w:t>
      </w:r>
      <w:proofErr w:type="spellStart"/>
      <w:r>
        <w:t>dock</w:t>
      </w:r>
      <w:proofErr w:type="spellEnd"/>
      <w:r>
        <w:t xml:space="preserve">(dok apung) atau </w:t>
      </w:r>
      <w:proofErr w:type="spellStart"/>
      <w:r>
        <w:t>graving</w:t>
      </w:r>
      <w:proofErr w:type="spellEnd"/>
      <w:r>
        <w:t xml:space="preserve"> </w:t>
      </w:r>
      <w:proofErr w:type="spellStart"/>
      <w:r>
        <w:t>dock</w:t>
      </w:r>
      <w:proofErr w:type="spellEnd"/>
      <w:r>
        <w:t xml:space="preserve">(dok kolam). Pada proyek perbaikan kapal tentunya ada pekerjaan yang harus dilakukan sesuai </w:t>
      </w:r>
      <w:proofErr w:type="spellStart"/>
      <w:r>
        <w:t>jobdesk</w:t>
      </w:r>
      <w:proofErr w:type="spellEnd"/>
      <w:r>
        <w:t xml:space="preserve"> yang </w:t>
      </w:r>
      <w:proofErr w:type="spellStart"/>
      <w:r>
        <w:t>diberikan.Setiap</w:t>
      </w:r>
      <w:proofErr w:type="spellEnd"/>
      <w:r>
        <w:t xml:space="preserve"> pekerjaan tersebut dalam studi kasus ini tentu ada tahapan-tahapan yang dilakukan untuk setiap pekerjaannya seperti tahap perencanaan, </w:t>
      </w:r>
      <w:proofErr w:type="spellStart"/>
      <w:r>
        <w:t>pengorganisiran</w:t>
      </w:r>
      <w:proofErr w:type="spellEnd"/>
      <w:r>
        <w:t>, pengendalian, pengawasan, dan evaluasi.</w:t>
      </w:r>
    </w:p>
    <w:p w14:paraId="295153AD" w14:textId="77777777" w:rsidR="002D2FF2" w:rsidRDefault="002D2FF2" w:rsidP="00655724">
      <w:pPr>
        <w:rPr>
          <w:lang w:val="en-US"/>
        </w:rPr>
      </w:pPr>
    </w:p>
    <w:p w14:paraId="6003ED54" w14:textId="28651BD4" w:rsidR="00581632" w:rsidRDefault="00581632" w:rsidP="000254F2">
      <w:pPr>
        <w:pStyle w:val="Judul2"/>
        <w:numPr>
          <w:ilvl w:val="0"/>
          <w:numId w:val="13"/>
        </w:numPr>
        <w:ind w:left="360"/>
      </w:pPr>
      <w:bookmarkStart w:id="5" w:name="_TOC_250016"/>
      <w:bookmarkStart w:id="6" w:name="_Toc106597304"/>
      <w:r w:rsidRPr="0076170F">
        <w:t>Rumusan Masalah</w:t>
      </w:r>
      <w:bookmarkEnd w:id="5"/>
      <w:bookmarkEnd w:id="6"/>
    </w:p>
    <w:p w14:paraId="55D83BCC" w14:textId="3C015D84" w:rsidR="00581632" w:rsidRPr="008176AB" w:rsidRDefault="002D2FF2" w:rsidP="002D2FF2">
      <w:pPr>
        <w:rPr>
          <w:lang w:val="en-US"/>
        </w:rPr>
      </w:pPr>
      <w:r>
        <w:rPr>
          <w:lang w:val="en-US"/>
        </w:rPr>
        <w:t xml:space="preserve">Berdasarkan latar belakang yang telah </w:t>
      </w:r>
      <w:proofErr w:type="spellStart"/>
      <w:r>
        <w:rPr>
          <w:lang w:val="en-US"/>
        </w:rPr>
        <w:t>diuraikan</w:t>
      </w:r>
      <w:proofErr w:type="spellEnd"/>
      <w:r>
        <w:rPr>
          <w:lang w:val="en-US"/>
        </w:rPr>
        <w:t xml:space="preserve"> di atas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rumusan masalah dalam penelitian ini adalah </w:t>
      </w:r>
      <w:r>
        <w:rPr>
          <w:rFonts w:cs="Times New Roman"/>
          <w:szCs w:val="24"/>
          <w:lang w:val="en-US"/>
        </w:rPr>
        <w:t>b</w:t>
      </w:r>
      <w:proofErr w:type="spellStart"/>
      <w:r w:rsidR="00581632" w:rsidRPr="00655724">
        <w:rPr>
          <w:rFonts w:cs="Times New Roman"/>
          <w:szCs w:val="24"/>
        </w:rPr>
        <w:t>agaimanakah</w:t>
      </w:r>
      <w:proofErr w:type="spellEnd"/>
      <w:r w:rsidR="00581632" w:rsidRPr="00655724">
        <w:rPr>
          <w:rFonts w:cs="Times New Roman"/>
          <w:szCs w:val="24"/>
        </w:rPr>
        <w:t xml:space="preserve"> </w:t>
      </w:r>
      <w:r>
        <w:rPr>
          <w:rFonts w:cs="Times New Roman"/>
          <w:szCs w:val="24"/>
          <w:lang w:val="en-US"/>
        </w:rPr>
        <w:t xml:space="preserve">pelaksanaan manajemen </w:t>
      </w:r>
      <w:proofErr w:type="spellStart"/>
      <w:r>
        <w:rPr>
          <w:rFonts w:cs="Times New Roman"/>
          <w:szCs w:val="24"/>
          <w:lang w:val="en-US"/>
        </w:rPr>
        <w:t>proyek</w:t>
      </w:r>
      <w:proofErr w:type="spellEnd"/>
      <w:r>
        <w:rPr>
          <w:rFonts w:cs="Times New Roman"/>
          <w:szCs w:val="24"/>
          <w:lang w:val="en-US"/>
        </w:rPr>
        <w:t xml:space="preserve"> perbaikan </w:t>
      </w:r>
      <w:proofErr w:type="spellStart"/>
      <w:r>
        <w:rPr>
          <w:rFonts w:cs="Times New Roman"/>
          <w:szCs w:val="24"/>
          <w:lang w:val="en-US"/>
        </w:rPr>
        <w:t>kapal</w:t>
      </w:r>
      <w:proofErr w:type="spellEnd"/>
      <w:r>
        <w:rPr>
          <w:rFonts w:cs="Times New Roman"/>
          <w:szCs w:val="24"/>
          <w:lang w:val="en-US"/>
        </w:rPr>
        <w:t xml:space="preserve"> di PT Daya Radar Utama Uni III </w:t>
      </w:r>
      <w:proofErr w:type="gramStart"/>
      <w:r>
        <w:rPr>
          <w:rFonts w:cs="Times New Roman"/>
          <w:szCs w:val="24"/>
          <w:lang w:val="en-US"/>
        </w:rPr>
        <w:t>Lampung ?</w:t>
      </w:r>
      <w:proofErr w:type="gramEnd"/>
      <w:r w:rsidR="008176AB">
        <w:rPr>
          <w:rFonts w:cs="Times New Roman"/>
          <w:szCs w:val="24"/>
          <w:lang w:val="en-US"/>
        </w:rPr>
        <w:t xml:space="preserve"> (</w:t>
      </w:r>
      <w:proofErr w:type="spellStart"/>
      <w:proofErr w:type="gramStart"/>
      <w:r w:rsidR="008176AB">
        <w:rPr>
          <w:rFonts w:cs="Times New Roman"/>
          <w:szCs w:val="24"/>
          <w:lang w:val="en-US"/>
        </w:rPr>
        <w:t>jika</w:t>
      </w:r>
      <w:proofErr w:type="spellEnd"/>
      <w:proofErr w:type="gramEnd"/>
      <w:r w:rsidR="008176AB">
        <w:rPr>
          <w:rFonts w:cs="Times New Roman"/>
          <w:szCs w:val="24"/>
          <w:lang w:val="en-US"/>
        </w:rPr>
        <w:t xml:space="preserve"> </w:t>
      </w:r>
      <w:proofErr w:type="spellStart"/>
      <w:r w:rsidR="008176AB">
        <w:rPr>
          <w:rFonts w:cs="Times New Roman"/>
          <w:szCs w:val="24"/>
          <w:lang w:val="en-US"/>
        </w:rPr>
        <w:t>lebih</w:t>
      </w:r>
      <w:proofErr w:type="spellEnd"/>
      <w:r w:rsidR="008176AB">
        <w:rPr>
          <w:rFonts w:cs="Times New Roman"/>
          <w:szCs w:val="24"/>
          <w:lang w:val="en-US"/>
        </w:rPr>
        <w:t xml:space="preserve"> </w:t>
      </w:r>
      <w:proofErr w:type="spellStart"/>
      <w:r w:rsidR="008176AB">
        <w:rPr>
          <w:rFonts w:cs="Times New Roman"/>
          <w:szCs w:val="24"/>
          <w:lang w:val="en-US"/>
        </w:rPr>
        <w:t>dari</w:t>
      </w:r>
      <w:proofErr w:type="spellEnd"/>
      <w:r w:rsidR="008176AB">
        <w:rPr>
          <w:rFonts w:cs="Times New Roman"/>
          <w:szCs w:val="24"/>
          <w:lang w:val="en-US"/>
        </w:rPr>
        <w:t xml:space="preserve"> </w:t>
      </w:r>
      <w:proofErr w:type="spellStart"/>
      <w:r w:rsidR="008176AB">
        <w:rPr>
          <w:rFonts w:cs="Times New Roman"/>
          <w:szCs w:val="24"/>
          <w:lang w:val="en-US"/>
        </w:rPr>
        <w:t>satu</w:t>
      </w:r>
      <w:proofErr w:type="spellEnd"/>
      <w:r w:rsidR="008176AB">
        <w:rPr>
          <w:rFonts w:cs="Times New Roman"/>
          <w:szCs w:val="24"/>
          <w:lang w:val="en-US"/>
        </w:rPr>
        <w:t xml:space="preserve">, bisa dibuat </w:t>
      </w:r>
      <w:r w:rsidR="008176AB" w:rsidRPr="008176AB">
        <w:rPr>
          <w:rFonts w:cs="Times New Roman"/>
          <w:i/>
          <w:iCs/>
          <w:szCs w:val="24"/>
          <w:lang w:val="en-US"/>
        </w:rPr>
        <w:t>numbering</w:t>
      </w:r>
      <w:r w:rsidR="008176AB">
        <w:rPr>
          <w:rFonts w:cs="Times New Roman"/>
          <w:szCs w:val="24"/>
          <w:lang w:val="en-US"/>
        </w:rPr>
        <w:t>)</w:t>
      </w:r>
    </w:p>
    <w:p w14:paraId="2ECE9917" w14:textId="77777777" w:rsidR="00581632" w:rsidRPr="0076170F" w:rsidRDefault="00581632" w:rsidP="00581632">
      <w:pPr>
        <w:pStyle w:val="TeksIsi"/>
        <w:spacing w:line="360" w:lineRule="auto"/>
        <w:rPr>
          <w:rFonts w:ascii="Times New Roman" w:eastAsia="Times New Roman" w:hAnsi="Times New Roman" w:cs="Times New Roman"/>
        </w:rPr>
      </w:pPr>
    </w:p>
    <w:p w14:paraId="450C3F88" w14:textId="3B9872AD" w:rsidR="00581632" w:rsidRPr="0076170F" w:rsidRDefault="002D2FF2" w:rsidP="000254F2">
      <w:pPr>
        <w:pStyle w:val="Judul2"/>
        <w:numPr>
          <w:ilvl w:val="0"/>
          <w:numId w:val="13"/>
        </w:numPr>
        <w:ind w:left="360"/>
        <w:rPr>
          <w:rFonts w:eastAsia="Times New Roman"/>
        </w:rPr>
      </w:pPr>
      <w:bookmarkStart w:id="7" w:name="_Toc106597305"/>
      <w:r>
        <w:rPr>
          <w:lang w:val="en-US"/>
        </w:rPr>
        <w:t>Tujuan Penelitian</w:t>
      </w:r>
      <w:bookmarkEnd w:id="7"/>
    </w:p>
    <w:p w14:paraId="59F32EE3" w14:textId="41EEB12C" w:rsidR="002D2FF2" w:rsidRPr="002D2FF2" w:rsidRDefault="002D2FF2" w:rsidP="002D2FF2">
      <w:pPr>
        <w:rPr>
          <w:lang w:val="en-US"/>
        </w:rPr>
      </w:pPr>
      <w:r>
        <w:rPr>
          <w:lang w:val="en-US"/>
        </w:rPr>
        <w:t xml:space="preserve">Berdasarkan rumusan masalah pada bagian sebelumnya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tujuan penelitian ini adalah</w:t>
      </w:r>
      <w:r w:rsidR="00697639">
        <w:rPr>
          <w:lang w:val="en-US"/>
        </w:rPr>
        <w:t xml:space="preserve"> </w:t>
      </w:r>
      <w:proofErr w:type="spellStart"/>
      <w:r w:rsidR="00697639">
        <w:rPr>
          <w:lang w:val="en-US"/>
        </w:rPr>
        <w:t>mengevaluasi</w:t>
      </w:r>
      <w:proofErr w:type="spellEnd"/>
      <w:r w:rsidR="00697639">
        <w:rPr>
          <w:lang w:val="en-US"/>
        </w:rPr>
        <w:t xml:space="preserve"> </w:t>
      </w:r>
      <w:r>
        <w:rPr>
          <w:rFonts w:cs="Times New Roman"/>
          <w:szCs w:val="24"/>
          <w:lang w:val="en-US"/>
        </w:rPr>
        <w:t xml:space="preserve">pelaksanaan manajemen </w:t>
      </w:r>
      <w:proofErr w:type="spellStart"/>
      <w:r>
        <w:rPr>
          <w:rFonts w:cs="Times New Roman"/>
          <w:szCs w:val="24"/>
          <w:lang w:val="en-US"/>
        </w:rPr>
        <w:t>proyek</w:t>
      </w:r>
      <w:proofErr w:type="spellEnd"/>
      <w:r>
        <w:rPr>
          <w:rFonts w:cs="Times New Roman"/>
          <w:szCs w:val="24"/>
          <w:lang w:val="en-US"/>
        </w:rPr>
        <w:t xml:space="preserve"> perbaikan </w:t>
      </w:r>
      <w:proofErr w:type="spellStart"/>
      <w:r>
        <w:rPr>
          <w:rFonts w:cs="Times New Roman"/>
          <w:szCs w:val="24"/>
          <w:lang w:val="en-US"/>
        </w:rPr>
        <w:t>kapal</w:t>
      </w:r>
      <w:proofErr w:type="spellEnd"/>
      <w:r>
        <w:rPr>
          <w:rFonts w:cs="Times New Roman"/>
          <w:szCs w:val="24"/>
          <w:lang w:val="en-US"/>
        </w:rPr>
        <w:t xml:space="preserve"> di PT Daya Radar Utama Uni III </w:t>
      </w:r>
      <w:proofErr w:type="gramStart"/>
      <w:r>
        <w:rPr>
          <w:rFonts w:cs="Times New Roman"/>
          <w:szCs w:val="24"/>
          <w:lang w:val="en-US"/>
        </w:rPr>
        <w:t>Lampung ?</w:t>
      </w:r>
      <w:proofErr w:type="gramEnd"/>
      <w:r w:rsidR="008176AB">
        <w:rPr>
          <w:rFonts w:cs="Times New Roman"/>
          <w:szCs w:val="24"/>
          <w:lang w:val="en-US"/>
        </w:rPr>
        <w:t xml:space="preserve"> (</w:t>
      </w:r>
      <w:proofErr w:type="gramStart"/>
      <w:r w:rsidR="008176AB">
        <w:rPr>
          <w:rFonts w:cs="Times New Roman"/>
          <w:szCs w:val="24"/>
          <w:lang w:val="en-US"/>
        </w:rPr>
        <w:t>tujuan</w:t>
      </w:r>
      <w:proofErr w:type="gramEnd"/>
      <w:r w:rsidR="008176AB">
        <w:rPr>
          <w:rFonts w:cs="Times New Roman"/>
          <w:szCs w:val="24"/>
          <w:lang w:val="en-US"/>
        </w:rPr>
        <w:t xml:space="preserve"> penelitian disesuaikan dengan jumlah pertanyaan penelitian)</w:t>
      </w:r>
    </w:p>
    <w:p w14:paraId="01EE21FF" w14:textId="615A9C18" w:rsidR="00581632" w:rsidRPr="002D2FF2" w:rsidRDefault="00581632" w:rsidP="00581632">
      <w:pPr>
        <w:rPr>
          <w:lang w:val="en-US"/>
        </w:rPr>
      </w:pPr>
    </w:p>
    <w:p w14:paraId="279AE218" w14:textId="4F0F2F62" w:rsidR="00581632" w:rsidRDefault="008176AB" w:rsidP="000254F2">
      <w:pPr>
        <w:pStyle w:val="Judul2"/>
        <w:numPr>
          <w:ilvl w:val="0"/>
          <w:numId w:val="13"/>
        </w:numPr>
        <w:ind w:left="360"/>
      </w:pPr>
      <w:bookmarkStart w:id="8" w:name="_Toc106597306"/>
      <w:r>
        <w:rPr>
          <w:lang w:val="en-US"/>
        </w:rPr>
        <w:lastRenderedPageBreak/>
        <w:t xml:space="preserve">Manfaat </w:t>
      </w:r>
      <w:r w:rsidR="00697639">
        <w:rPr>
          <w:lang w:val="en-US"/>
        </w:rPr>
        <w:t>Penelitian</w:t>
      </w:r>
      <w:bookmarkEnd w:id="8"/>
    </w:p>
    <w:p w14:paraId="118B1DD1" w14:textId="629FB2EA" w:rsidR="000254F2" w:rsidRPr="000254F2" w:rsidRDefault="00697639" w:rsidP="000254F2">
      <w:pPr>
        <w:rPr>
          <w:lang w:val="en-US"/>
        </w:rPr>
      </w:pPr>
      <w:proofErr w:type="spellStart"/>
      <w:r>
        <w:rPr>
          <w:lang w:val="en-US"/>
        </w:rPr>
        <w:t>Kegunaan</w:t>
      </w:r>
      <w:proofErr w:type="spellEnd"/>
      <w:r>
        <w:rPr>
          <w:lang w:val="en-US"/>
        </w:rPr>
        <w:t xml:space="preserve"> </w:t>
      </w:r>
      <w:r w:rsidR="000254F2">
        <w:rPr>
          <w:lang w:val="en-US"/>
        </w:rPr>
        <w:t xml:space="preserve">penelitian ini adalah sebagai berikut: </w:t>
      </w:r>
    </w:p>
    <w:p w14:paraId="2C3D2C22" w14:textId="51CEDF3E" w:rsidR="00581632" w:rsidRPr="00697639" w:rsidRDefault="008176AB" w:rsidP="00697639">
      <w:pPr>
        <w:pStyle w:val="TeksIsi"/>
        <w:widowControl w:val="0"/>
        <w:numPr>
          <w:ilvl w:val="0"/>
          <w:numId w:val="19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Se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.</w:t>
      </w:r>
    </w:p>
    <w:p w14:paraId="54137DD7" w14:textId="1F734AC5" w:rsidR="00697639" w:rsidRPr="00697639" w:rsidRDefault="008176AB" w:rsidP="00697639">
      <w:pPr>
        <w:pStyle w:val="TeksIsi"/>
        <w:widowControl w:val="0"/>
        <w:numPr>
          <w:ilvl w:val="0"/>
          <w:numId w:val="19"/>
        </w:numPr>
        <w:autoSpaceDE w:val="0"/>
        <w:autoSpaceDN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0E0A255" w14:textId="77777777" w:rsidR="00697639" w:rsidRPr="00697639" w:rsidRDefault="00697639" w:rsidP="00697639">
      <w:pPr>
        <w:pStyle w:val="TeksIsi"/>
        <w:widowControl w:val="0"/>
        <w:autoSpaceDE w:val="0"/>
        <w:autoSpaceDN w:val="0"/>
        <w:spacing w:after="0"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1D2E01B" w14:textId="25F6FF61" w:rsidR="00581632" w:rsidRDefault="00697639" w:rsidP="000254F2">
      <w:pPr>
        <w:pStyle w:val="Judul2"/>
        <w:numPr>
          <w:ilvl w:val="0"/>
          <w:numId w:val="13"/>
        </w:numPr>
        <w:ind w:left="360"/>
      </w:pPr>
      <w:bookmarkStart w:id="9" w:name="_TOC_250015"/>
      <w:bookmarkStart w:id="10" w:name="_Toc106597307"/>
      <w:r>
        <w:rPr>
          <w:lang w:val="en-US"/>
        </w:rPr>
        <w:t xml:space="preserve">Batasan </w:t>
      </w:r>
      <w:r w:rsidR="00581632" w:rsidRPr="0076170F">
        <w:t>Penelitian</w:t>
      </w:r>
      <w:bookmarkEnd w:id="9"/>
      <w:bookmarkEnd w:id="10"/>
    </w:p>
    <w:p w14:paraId="1BBA4471" w14:textId="6B2F65C5" w:rsidR="00581632" w:rsidRDefault="00697639" w:rsidP="00697639">
      <w:r>
        <w:rPr>
          <w:rFonts w:cs="Times New Roman"/>
          <w:szCs w:val="24"/>
        </w:rPr>
        <w:t>(Jika ada) A</w:t>
      </w:r>
      <w:r>
        <w:rPr>
          <w:lang w:val="en-US"/>
        </w:rPr>
        <w:t>gar</w:t>
      </w:r>
      <w:r>
        <w:t xml:space="preserve"> penulisan ini lebih terarah, permasalahan yang dihadapi tidak terlalu luas, maka pada penelitian ini penulis hanya membahas yang berhubungan dengan \manajemen proyek perbaikan kapal</w:t>
      </w:r>
      <w:r>
        <w:rPr>
          <w:lang w:val="en-US"/>
        </w:rPr>
        <w:t xml:space="preserve"> </w:t>
      </w:r>
      <w:r>
        <w:t xml:space="preserve">divisi </w:t>
      </w:r>
      <w:proofErr w:type="spellStart"/>
      <w:r>
        <w:t>dock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repair</w:t>
      </w:r>
      <w:proofErr w:type="spellEnd"/>
      <w:r>
        <w:t>.</w:t>
      </w:r>
    </w:p>
    <w:p w14:paraId="46A92BEF" w14:textId="77777777" w:rsidR="00697639" w:rsidRPr="00581632" w:rsidRDefault="00697639" w:rsidP="00697639"/>
    <w:p w14:paraId="475BB284" w14:textId="77777777" w:rsidR="008D7831" w:rsidRDefault="008D7831" w:rsidP="00961DD5">
      <w:pPr>
        <w:ind w:firstLine="360"/>
        <w:rPr>
          <w:lang w:val="en-US"/>
        </w:rPr>
      </w:pPr>
    </w:p>
    <w:p w14:paraId="7FCF441B" w14:textId="77777777" w:rsidR="00C92C54" w:rsidRDefault="00C92C54" w:rsidP="00C92C54">
      <w:pPr>
        <w:rPr>
          <w:rFonts w:cs="Times New Roman"/>
          <w:szCs w:val="24"/>
        </w:rPr>
      </w:pPr>
      <w:bookmarkStart w:id="11" w:name="_Toc423424699"/>
    </w:p>
    <w:p w14:paraId="2BF119B1" w14:textId="77777777" w:rsidR="00655724" w:rsidRDefault="00655724">
      <w:pPr>
        <w:spacing w:line="276" w:lineRule="auto"/>
        <w:jc w:val="left"/>
        <w:rPr>
          <w:rFonts w:eastAsiaTheme="majorEastAsia" w:cstheme="majorBidi"/>
          <w:b/>
          <w:bCs/>
          <w:color w:val="000000" w:themeColor="text1"/>
          <w:sz w:val="28"/>
          <w:szCs w:val="28"/>
          <w:lang w:val="en-US"/>
        </w:rPr>
      </w:pPr>
      <w:bookmarkStart w:id="12" w:name="_Toc507758360"/>
      <w:r>
        <w:rPr>
          <w:lang w:val="en-US"/>
        </w:rPr>
        <w:br w:type="page"/>
      </w:r>
    </w:p>
    <w:p w14:paraId="1507ED0B" w14:textId="4C82EB15" w:rsidR="00FB5903" w:rsidRPr="00655724" w:rsidRDefault="00164ECA" w:rsidP="00164ECA">
      <w:pPr>
        <w:pStyle w:val="Judul1"/>
        <w:rPr>
          <w:lang w:val="en-US"/>
        </w:rPr>
      </w:pPr>
      <w:bookmarkStart w:id="13" w:name="_Toc106597308"/>
      <w:r>
        <w:rPr>
          <w:lang w:val="en-US"/>
        </w:rPr>
        <w:lastRenderedPageBreak/>
        <w:t xml:space="preserve">BAB II. </w:t>
      </w:r>
      <w:r w:rsidR="00655724">
        <w:rPr>
          <w:lang w:val="en-US"/>
        </w:rPr>
        <w:t>TINJAUAN PUSTAKA</w:t>
      </w:r>
      <w:bookmarkEnd w:id="13"/>
    </w:p>
    <w:p w14:paraId="6C1D81FB" w14:textId="6182C65C" w:rsidR="005505C6" w:rsidRDefault="005505C6" w:rsidP="00FB5903">
      <w:pPr>
        <w:rPr>
          <w:shd w:val="clear" w:color="auto" w:fill="FFFFFF"/>
          <w:lang w:val="en-US"/>
        </w:rPr>
      </w:pPr>
    </w:p>
    <w:p w14:paraId="7100A94F" w14:textId="416C3F80" w:rsidR="00FC7D5C" w:rsidRDefault="00FC7D5C" w:rsidP="00FB5903">
      <w:pPr>
        <w:rPr>
          <w:shd w:val="clear" w:color="auto" w:fill="FFFFFF"/>
          <w:lang w:val="en-US"/>
        </w:rPr>
      </w:pPr>
    </w:p>
    <w:p w14:paraId="70CCD874" w14:textId="77777777" w:rsidR="00FC7D5C" w:rsidRDefault="00FC7D5C" w:rsidP="00FB5903">
      <w:pPr>
        <w:rPr>
          <w:shd w:val="clear" w:color="auto" w:fill="FFFFFF"/>
          <w:lang w:val="en-US"/>
        </w:rPr>
      </w:pPr>
    </w:p>
    <w:p w14:paraId="431062DC" w14:textId="77777777" w:rsidR="00B737B8" w:rsidRPr="00655724" w:rsidRDefault="00B737B8" w:rsidP="00FB5903">
      <w:pPr>
        <w:rPr>
          <w:i/>
          <w:iCs/>
          <w:shd w:val="clear" w:color="auto" w:fill="FFFFFF"/>
          <w:lang w:val="en-US"/>
        </w:rPr>
      </w:pPr>
    </w:p>
    <w:p w14:paraId="37B06746" w14:textId="1765D6E8" w:rsidR="00655724" w:rsidRPr="00DA739B" w:rsidRDefault="00DA739B" w:rsidP="000254F2">
      <w:pPr>
        <w:pStyle w:val="Judul2"/>
        <w:numPr>
          <w:ilvl w:val="0"/>
          <w:numId w:val="11"/>
        </w:numPr>
        <w:ind w:left="360"/>
        <w:rPr>
          <w:szCs w:val="24"/>
        </w:rPr>
      </w:pPr>
      <w:bookmarkStart w:id="14" w:name="_Toc106597309"/>
      <w:r>
        <w:rPr>
          <w:szCs w:val="24"/>
          <w:lang w:val="en-US"/>
        </w:rPr>
        <w:t xml:space="preserve">Pengertian </w:t>
      </w:r>
      <w:proofErr w:type="spellStart"/>
      <w:r>
        <w:rPr>
          <w:szCs w:val="24"/>
          <w:lang w:val="en-US"/>
        </w:rPr>
        <w:t>konsep</w:t>
      </w:r>
      <w:proofErr w:type="spellEnd"/>
      <w:r>
        <w:rPr>
          <w:szCs w:val="24"/>
          <w:lang w:val="en-US"/>
        </w:rPr>
        <w:t xml:space="preserve">/ </w:t>
      </w:r>
      <w:proofErr w:type="spellStart"/>
      <w:r>
        <w:rPr>
          <w:szCs w:val="24"/>
          <w:lang w:val="en-US"/>
        </w:rPr>
        <w:t>definis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sep</w:t>
      </w:r>
      <w:proofErr w:type="spellEnd"/>
      <w:r>
        <w:rPr>
          <w:szCs w:val="24"/>
          <w:lang w:val="en-US"/>
        </w:rPr>
        <w:t xml:space="preserve"> 1</w:t>
      </w:r>
      <w:bookmarkEnd w:id="14"/>
    </w:p>
    <w:p w14:paraId="43BE3B85" w14:textId="3839DEC6" w:rsidR="007701D7" w:rsidRDefault="00DA739B" w:rsidP="0002003A">
      <w:pPr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imes New Roman 12, </w:t>
      </w:r>
      <w:proofErr w:type="spellStart"/>
      <w:r>
        <w:rPr>
          <w:rFonts w:cs="Times New Roman"/>
          <w:lang w:val="en-US"/>
        </w:rPr>
        <w:t>spasi</w:t>
      </w:r>
      <w:proofErr w:type="spellEnd"/>
      <w:r>
        <w:rPr>
          <w:rFonts w:cs="Times New Roman"/>
          <w:lang w:val="en-US"/>
        </w:rPr>
        <w:t xml:space="preserve"> 1,5. </w:t>
      </w:r>
    </w:p>
    <w:p w14:paraId="1F241F1C" w14:textId="77777777" w:rsidR="00DA739B" w:rsidRDefault="00DA739B" w:rsidP="0002003A">
      <w:pPr>
        <w:rPr>
          <w:rFonts w:cs="Times New Roman"/>
          <w:lang w:val="en-US"/>
        </w:rPr>
      </w:pPr>
    </w:p>
    <w:p w14:paraId="17834AC7" w14:textId="38F23F93" w:rsidR="00DA739B" w:rsidRDefault="00DA739B" w:rsidP="00DA739B">
      <w:pPr>
        <w:pStyle w:val="Judul2"/>
        <w:numPr>
          <w:ilvl w:val="0"/>
          <w:numId w:val="11"/>
        </w:numPr>
        <w:ind w:left="360"/>
        <w:rPr>
          <w:szCs w:val="24"/>
          <w:lang w:val="en-US"/>
        </w:rPr>
      </w:pPr>
      <w:bookmarkStart w:id="15" w:name="_Toc106597310"/>
      <w:r>
        <w:rPr>
          <w:szCs w:val="24"/>
          <w:lang w:val="en-US"/>
        </w:rPr>
        <w:t xml:space="preserve">Pengertian </w:t>
      </w:r>
      <w:proofErr w:type="spellStart"/>
      <w:r>
        <w:rPr>
          <w:szCs w:val="24"/>
          <w:lang w:val="en-US"/>
        </w:rPr>
        <w:t>konsep</w:t>
      </w:r>
      <w:proofErr w:type="spellEnd"/>
      <w:r>
        <w:rPr>
          <w:szCs w:val="24"/>
          <w:lang w:val="en-US"/>
        </w:rPr>
        <w:t xml:space="preserve">/ </w:t>
      </w:r>
      <w:proofErr w:type="spellStart"/>
      <w:r>
        <w:rPr>
          <w:szCs w:val="24"/>
          <w:lang w:val="en-US"/>
        </w:rPr>
        <w:t>definis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sep</w:t>
      </w:r>
      <w:proofErr w:type="spellEnd"/>
      <w:r>
        <w:rPr>
          <w:szCs w:val="24"/>
          <w:lang w:val="en-US"/>
        </w:rPr>
        <w:t xml:space="preserve"> 2</w:t>
      </w:r>
      <w:bookmarkEnd w:id="15"/>
    </w:p>
    <w:p w14:paraId="31772BDF" w14:textId="77777777" w:rsidR="00DA739B" w:rsidRPr="00DA739B" w:rsidRDefault="00DA739B" w:rsidP="00DA739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6602E05A" w14:textId="77777777" w:rsidR="00DA739B" w:rsidRPr="00DA739B" w:rsidRDefault="00DA739B" w:rsidP="00DA739B">
      <w:pPr>
        <w:rPr>
          <w:lang w:val="en-US"/>
        </w:rPr>
      </w:pPr>
    </w:p>
    <w:p w14:paraId="320A7407" w14:textId="2F9F8B91" w:rsidR="00DA739B" w:rsidRPr="00DA739B" w:rsidRDefault="00DA739B" w:rsidP="00DA739B">
      <w:pPr>
        <w:pStyle w:val="Judul2"/>
        <w:numPr>
          <w:ilvl w:val="0"/>
          <w:numId w:val="11"/>
        </w:numPr>
        <w:ind w:left="360"/>
        <w:rPr>
          <w:szCs w:val="24"/>
        </w:rPr>
      </w:pPr>
      <w:bookmarkStart w:id="16" w:name="_Toc106597311"/>
      <w:r>
        <w:rPr>
          <w:rFonts w:cs="Times New Roman"/>
          <w:lang w:val="en-US"/>
        </w:rPr>
        <w:t>Teori 1</w:t>
      </w:r>
      <w:bookmarkEnd w:id="16"/>
      <w:r>
        <w:rPr>
          <w:rFonts w:cs="Times New Roman"/>
          <w:lang w:val="en-US"/>
        </w:rPr>
        <w:t xml:space="preserve"> </w:t>
      </w:r>
    </w:p>
    <w:p w14:paraId="68AC9C14" w14:textId="77777777" w:rsidR="00DA739B" w:rsidRPr="00DA739B" w:rsidRDefault="00DA739B" w:rsidP="00DA739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14F97344" w14:textId="77777777" w:rsidR="00DA739B" w:rsidRDefault="00DA739B">
      <w:pPr>
        <w:spacing w:line="276" w:lineRule="auto"/>
        <w:jc w:val="left"/>
        <w:rPr>
          <w:b/>
          <w:bCs/>
          <w:lang w:val="en-US"/>
        </w:rPr>
      </w:pPr>
    </w:p>
    <w:p w14:paraId="308700FC" w14:textId="5E6289CF" w:rsidR="00DA739B" w:rsidRPr="008176AB" w:rsidRDefault="008176AB" w:rsidP="00DA739B">
      <w:pPr>
        <w:pStyle w:val="Judul2"/>
        <w:numPr>
          <w:ilvl w:val="0"/>
          <w:numId w:val="11"/>
        </w:numPr>
        <w:ind w:left="360"/>
        <w:rPr>
          <w:color w:val="C00000"/>
          <w:szCs w:val="24"/>
        </w:rPr>
      </w:pPr>
      <w:bookmarkStart w:id="17" w:name="_Toc106597312"/>
      <w:proofErr w:type="spellStart"/>
      <w:r w:rsidRPr="008176AB">
        <w:rPr>
          <w:rFonts w:cs="Times New Roman"/>
          <w:color w:val="C00000"/>
          <w:lang w:val="en-US"/>
        </w:rPr>
        <w:t>Hipotesis</w:t>
      </w:r>
      <w:proofErr w:type="spellEnd"/>
      <w:r w:rsidRPr="008176AB">
        <w:rPr>
          <w:rFonts w:cs="Times New Roman"/>
          <w:color w:val="C00000"/>
          <w:lang w:val="en-US"/>
        </w:rPr>
        <w:t xml:space="preserve"> Penelitian (</w:t>
      </w:r>
      <w:proofErr w:type="spellStart"/>
      <w:r w:rsidRPr="008176AB">
        <w:rPr>
          <w:rFonts w:cs="Times New Roman"/>
          <w:color w:val="C00000"/>
          <w:lang w:val="en-US"/>
        </w:rPr>
        <w:t>jika</w:t>
      </w:r>
      <w:proofErr w:type="spellEnd"/>
      <w:r w:rsidRPr="008176AB">
        <w:rPr>
          <w:rFonts w:cs="Times New Roman"/>
          <w:color w:val="C00000"/>
          <w:lang w:val="en-US"/>
        </w:rPr>
        <w:t xml:space="preserve"> menggunakan </w:t>
      </w:r>
      <w:proofErr w:type="spellStart"/>
      <w:r w:rsidRPr="008176AB">
        <w:rPr>
          <w:rFonts w:cs="Times New Roman"/>
          <w:color w:val="C00000"/>
          <w:lang w:val="en-US"/>
        </w:rPr>
        <w:t>pendekatan</w:t>
      </w:r>
      <w:proofErr w:type="spellEnd"/>
      <w:r w:rsidRPr="008176AB">
        <w:rPr>
          <w:rFonts w:cs="Times New Roman"/>
          <w:color w:val="C00000"/>
          <w:lang w:val="en-US"/>
        </w:rPr>
        <w:t xml:space="preserve"> kuantitatif)</w:t>
      </w:r>
      <w:bookmarkEnd w:id="17"/>
    </w:p>
    <w:p w14:paraId="463DA3FB" w14:textId="77777777" w:rsidR="00DA739B" w:rsidRPr="008176AB" w:rsidRDefault="00DA739B" w:rsidP="00DA739B">
      <w:pPr>
        <w:rPr>
          <w:color w:val="C00000"/>
          <w:lang w:val="en-US"/>
        </w:rPr>
      </w:pPr>
      <w:r w:rsidRPr="008176AB">
        <w:rPr>
          <w:color w:val="C00000"/>
          <w:lang w:val="en-US"/>
        </w:rPr>
        <w:t xml:space="preserve">Times New Roman 12, </w:t>
      </w:r>
      <w:proofErr w:type="spellStart"/>
      <w:r w:rsidRPr="008176AB">
        <w:rPr>
          <w:color w:val="C00000"/>
          <w:lang w:val="en-US"/>
        </w:rPr>
        <w:t>spasi</w:t>
      </w:r>
      <w:proofErr w:type="spellEnd"/>
      <w:r w:rsidRPr="008176AB">
        <w:rPr>
          <w:color w:val="C00000"/>
          <w:lang w:val="en-US"/>
        </w:rPr>
        <w:t xml:space="preserve"> 1,5. </w:t>
      </w:r>
    </w:p>
    <w:p w14:paraId="47E4CB09" w14:textId="77777777" w:rsidR="00DA739B" w:rsidRDefault="00DA739B">
      <w:pPr>
        <w:spacing w:line="276" w:lineRule="auto"/>
        <w:jc w:val="left"/>
        <w:rPr>
          <w:b/>
          <w:bCs/>
          <w:lang w:val="en-US"/>
        </w:rPr>
      </w:pPr>
    </w:p>
    <w:p w14:paraId="5E9293B8" w14:textId="77777777" w:rsidR="00DA739B" w:rsidRDefault="00DA739B">
      <w:pPr>
        <w:spacing w:line="276" w:lineRule="auto"/>
        <w:jc w:val="left"/>
        <w:rPr>
          <w:b/>
          <w:bCs/>
          <w:lang w:val="en-US"/>
        </w:rPr>
      </w:pPr>
    </w:p>
    <w:bookmarkEnd w:id="12"/>
    <w:p w14:paraId="1D9B14C2" w14:textId="77777777" w:rsidR="00655724" w:rsidRDefault="00655724">
      <w:pPr>
        <w:spacing w:line="276" w:lineRule="auto"/>
        <w:jc w:val="left"/>
        <w:rPr>
          <w:rFonts w:eastAsiaTheme="majorEastAsia" w:cstheme="majorBidi"/>
          <w:b/>
          <w:bCs/>
          <w:color w:val="000000" w:themeColor="text1"/>
          <w:sz w:val="28"/>
          <w:szCs w:val="28"/>
          <w:lang w:val="en-US"/>
        </w:rPr>
      </w:pPr>
      <w:r>
        <w:rPr>
          <w:lang w:val="en-US"/>
        </w:rPr>
        <w:br w:type="page"/>
      </w:r>
    </w:p>
    <w:p w14:paraId="1244D3BF" w14:textId="0829EDBF" w:rsidR="008176AB" w:rsidRDefault="00FB5903" w:rsidP="003C47D6">
      <w:pPr>
        <w:pStyle w:val="Judul1"/>
        <w:rPr>
          <w:lang w:val="en-US"/>
        </w:rPr>
      </w:pPr>
      <w:bookmarkStart w:id="18" w:name="_Toc106597313"/>
      <w:r>
        <w:rPr>
          <w:lang w:val="en-US"/>
        </w:rPr>
        <w:lastRenderedPageBreak/>
        <w:t xml:space="preserve">BAB III. </w:t>
      </w:r>
      <w:r w:rsidR="008176AB">
        <w:rPr>
          <w:lang w:val="en-US"/>
        </w:rPr>
        <w:t>METODE PENELITIAN</w:t>
      </w:r>
      <w:bookmarkEnd w:id="18"/>
      <w:r w:rsidR="008176AB">
        <w:rPr>
          <w:lang w:val="en-US"/>
        </w:rPr>
        <w:t xml:space="preserve"> </w:t>
      </w:r>
    </w:p>
    <w:p w14:paraId="4B926B90" w14:textId="4B354F79" w:rsidR="008176AB" w:rsidRDefault="008176AB" w:rsidP="008176AB">
      <w:pPr>
        <w:rPr>
          <w:lang w:val="en-US"/>
        </w:rPr>
      </w:pPr>
    </w:p>
    <w:p w14:paraId="5736BED4" w14:textId="6A43BE1A" w:rsidR="008176AB" w:rsidRDefault="008176AB" w:rsidP="008176AB">
      <w:pPr>
        <w:rPr>
          <w:lang w:val="en-US"/>
        </w:rPr>
      </w:pPr>
    </w:p>
    <w:p w14:paraId="43E0EBA6" w14:textId="26BD10FA" w:rsidR="008176AB" w:rsidRDefault="008176AB" w:rsidP="008176AB">
      <w:pPr>
        <w:rPr>
          <w:lang w:val="en-US"/>
        </w:rPr>
      </w:pPr>
    </w:p>
    <w:p w14:paraId="3E412036" w14:textId="77777777" w:rsidR="008176AB" w:rsidRPr="008176AB" w:rsidRDefault="008176AB" w:rsidP="008176AB">
      <w:pPr>
        <w:rPr>
          <w:lang w:val="en-US"/>
        </w:rPr>
      </w:pPr>
    </w:p>
    <w:p w14:paraId="5D2DD865" w14:textId="14172819" w:rsidR="008176AB" w:rsidRPr="00DA739B" w:rsidRDefault="008176AB" w:rsidP="008176AB">
      <w:pPr>
        <w:pStyle w:val="Judul2"/>
        <w:numPr>
          <w:ilvl w:val="0"/>
          <w:numId w:val="45"/>
        </w:numPr>
        <w:ind w:left="360"/>
        <w:rPr>
          <w:szCs w:val="24"/>
        </w:rPr>
      </w:pPr>
      <w:bookmarkStart w:id="19" w:name="_Toc106597314"/>
      <w:r>
        <w:rPr>
          <w:szCs w:val="24"/>
          <w:lang w:val="en-US"/>
        </w:rPr>
        <w:t>Pendekatan dan Jenis Penelitian</w:t>
      </w:r>
      <w:bookmarkEnd w:id="19"/>
    </w:p>
    <w:p w14:paraId="42D39559" w14:textId="77777777" w:rsidR="008176AB" w:rsidRDefault="008176AB" w:rsidP="008176AB">
      <w:pPr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imes New Roman 12, </w:t>
      </w:r>
      <w:proofErr w:type="spellStart"/>
      <w:r>
        <w:rPr>
          <w:rFonts w:cs="Times New Roman"/>
          <w:lang w:val="en-US"/>
        </w:rPr>
        <w:t>spasi</w:t>
      </w:r>
      <w:proofErr w:type="spellEnd"/>
      <w:r>
        <w:rPr>
          <w:rFonts w:cs="Times New Roman"/>
          <w:lang w:val="en-US"/>
        </w:rPr>
        <w:t xml:space="preserve"> 1,5. </w:t>
      </w:r>
    </w:p>
    <w:p w14:paraId="4A155E6F" w14:textId="77777777" w:rsidR="008176AB" w:rsidRDefault="008176AB" w:rsidP="008176AB">
      <w:pPr>
        <w:rPr>
          <w:rFonts w:cs="Times New Roman"/>
          <w:lang w:val="en-US"/>
        </w:rPr>
      </w:pPr>
    </w:p>
    <w:p w14:paraId="30D49FC4" w14:textId="6A3B6842" w:rsidR="008176AB" w:rsidRDefault="008176AB" w:rsidP="008176AB">
      <w:pPr>
        <w:pStyle w:val="Judul2"/>
        <w:numPr>
          <w:ilvl w:val="0"/>
          <w:numId w:val="45"/>
        </w:numPr>
        <w:ind w:left="360"/>
        <w:rPr>
          <w:szCs w:val="24"/>
          <w:lang w:val="en-US"/>
        </w:rPr>
      </w:pPr>
      <w:bookmarkStart w:id="20" w:name="_Toc106597315"/>
      <w:proofErr w:type="spellStart"/>
      <w:r>
        <w:rPr>
          <w:szCs w:val="24"/>
          <w:lang w:val="en-US"/>
        </w:rPr>
        <w:t>Fokus</w:t>
      </w:r>
      <w:proofErr w:type="spellEnd"/>
      <w:r>
        <w:rPr>
          <w:szCs w:val="24"/>
          <w:lang w:val="en-US"/>
        </w:rPr>
        <w:t xml:space="preserve"> Penelitian</w:t>
      </w:r>
      <w:r w:rsidRPr="008176AB">
        <w:rPr>
          <w:color w:val="C00000"/>
          <w:szCs w:val="24"/>
          <w:lang w:val="en-US"/>
        </w:rPr>
        <w:t>/</w:t>
      </w:r>
      <w:proofErr w:type="spellStart"/>
      <w:r w:rsidRPr="008176AB">
        <w:rPr>
          <w:color w:val="C00000"/>
          <w:szCs w:val="24"/>
          <w:lang w:val="en-US"/>
        </w:rPr>
        <w:t>Definisi</w:t>
      </w:r>
      <w:proofErr w:type="spellEnd"/>
      <w:r w:rsidRPr="008176AB">
        <w:rPr>
          <w:color w:val="C00000"/>
          <w:szCs w:val="24"/>
          <w:lang w:val="en-US"/>
        </w:rPr>
        <w:t xml:space="preserve"> </w:t>
      </w:r>
      <w:proofErr w:type="spellStart"/>
      <w:r w:rsidRPr="008176AB">
        <w:rPr>
          <w:color w:val="C00000"/>
          <w:szCs w:val="24"/>
          <w:lang w:val="en-US"/>
        </w:rPr>
        <w:t>Operasional</w:t>
      </w:r>
      <w:proofErr w:type="spellEnd"/>
      <w:r w:rsidRPr="008176AB">
        <w:rPr>
          <w:color w:val="C00000"/>
          <w:szCs w:val="24"/>
          <w:lang w:val="en-US"/>
        </w:rPr>
        <w:t xml:space="preserve"> </w:t>
      </w:r>
      <w:proofErr w:type="spellStart"/>
      <w:r w:rsidRPr="008176AB">
        <w:rPr>
          <w:color w:val="C00000"/>
          <w:szCs w:val="24"/>
          <w:lang w:val="en-US"/>
        </w:rPr>
        <w:t>Variabel</w:t>
      </w:r>
      <w:bookmarkEnd w:id="20"/>
      <w:proofErr w:type="spellEnd"/>
      <w:r>
        <w:rPr>
          <w:szCs w:val="24"/>
          <w:lang w:val="en-US"/>
        </w:rPr>
        <w:t xml:space="preserve"> </w:t>
      </w:r>
    </w:p>
    <w:p w14:paraId="6801FB11" w14:textId="77777777" w:rsidR="008176AB" w:rsidRPr="00DA739B" w:rsidRDefault="008176AB" w:rsidP="008176A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2F09A55A" w14:textId="77777777" w:rsidR="008176AB" w:rsidRPr="00DA739B" w:rsidRDefault="008176AB" w:rsidP="008176AB">
      <w:pPr>
        <w:rPr>
          <w:lang w:val="en-US"/>
        </w:rPr>
      </w:pPr>
    </w:p>
    <w:p w14:paraId="20192FEF" w14:textId="1C779342" w:rsidR="008176AB" w:rsidRPr="00DA739B" w:rsidRDefault="008176AB" w:rsidP="008176AB">
      <w:pPr>
        <w:pStyle w:val="Judul2"/>
        <w:numPr>
          <w:ilvl w:val="0"/>
          <w:numId w:val="45"/>
        </w:numPr>
        <w:ind w:left="360"/>
        <w:rPr>
          <w:szCs w:val="24"/>
        </w:rPr>
      </w:pPr>
      <w:bookmarkStart w:id="21" w:name="_Toc106597316"/>
      <w:r>
        <w:rPr>
          <w:rFonts w:cs="Times New Roman"/>
          <w:lang w:val="en-US"/>
        </w:rPr>
        <w:t>Lokasi Penelitian</w:t>
      </w:r>
      <w:bookmarkEnd w:id="21"/>
    </w:p>
    <w:p w14:paraId="0150AD2F" w14:textId="77777777" w:rsidR="008176AB" w:rsidRPr="00DA739B" w:rsidRDefault="008176AB" w:rsidP="008176A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2CC00288" w14:textId="04D50470" w:rsidR="008176AB" w:rsidRDefault="008176AB">
      <w:pPr>
        <w:spacing w:line="276" w:lineRule="auto"/>
        <w:jc w:val="left"/>
        <w:rPr>
          <w:lang w:val="en-US"/>
        </w:rPr>
      </w:pPr>
    </w:p>
    <w:p w14:paraId="44AE6F1C" w14:textId="77777777" w:rsidR="00924025" w:rsidRPr="00924025" w:rsidRDefault="008176AB" w:rsidP="00924025">
      <w:pPr>
        <w:pStyle w:val="Judul2"/>
        <w:numPr>
          <w:ilvl w:val="0"/>
          <w:numId w:val="45"/>
        </w:numPr>
        <w:ind w:left="360"/>
        <w:rPr>
          <w:color w:val="C00000"/>
          <w:szCs w:val="24"/>
        </w:rPr>
      </w:pPr>
      <w:bookmarkStart w:id="22" w:name="_Toc106597317"/>
      <w:r w:rsidRPr="00924025">
        <w:rPr>
          <w:rFonts w:cs="Times New Roman"/>
          <w:color w:val="C00000"/>
          <w:lang w:val="en-US"/>
        </w:rPr>
        <w:t>Teknik Pengumpulan Data</w:t>
      </w:r>
      <w:r w:rsidR="00924025">
        <w:rPr>
          <w:rFonts w:cs="Times New Roman"/>
          <w:lang w:val="en-US"/>
        </w:rPr>
        <w:t xml:space="preserve"> </w:t>
      </w:r>
      <w:r w:rsidR="00924025" w:rsidRPr="00924025">
        <w:rPr>
          <w:rFonts w:cs="Times New Roman"/>
          <w:color w:val="C00000"/>
          <w:lang w:val="en-US"/>
        </w:rPr>
        <w:t>dan Sumber</w:t>
      </w:r>
      <w:r w:rsidR="00924025">
        <w:rPr>
          <w:rFonts w:cs="Times New Roman"/>
          <w:lang w:val="en-US"/>
        </w:rPr>
        <w:t xml:space="preserve"> </w:t>
      </w:r>
      <w:r w:rsidR="00924025" w:rsidRPr="00924025">
        <w:rPr>
          <w:rFonts w:cs="Times New Roman"/>
          <w:color w:val="C00000"/>
          <w:lang w:val="en-US"/>
        </w:rPr>
        <w:t>(</w:t>
      </w:r>
      <w:proofErr w:type="spellStart"/>
      <w:r w:rsidR="00924025" w:rsidRPr="00924025">
        <w:rPr>
          <w:rFonts w:cs="Times New Roman"/>
          <w:color w:val="C00000"/>
          <w:lang w:val="en-US"/>
        </w:rPr>
        <w:t>pendekatan</w:t>
      </w:r>
      <w:proofErr w:type="spellEnd"/>
      <w:r w:rsidR="00924025" w:rsidRPr="00924025">
        <w:rPr>
          <w:rFonts w:cs="Times New Roman"/>
          <w:color w:val="C00000"/>
          <w:lang w:val="en-US"/>
        </w:rPr>
        <w:t xml:space="preserve"> </w:t>
      </w:r>
      <w:proofErr w:type="spellStart"/>
      <w:r w:rsidR="00924025" w:rsidRPr="00924025">
        <w:rPr>
          <w:rFonts w:cs="Times New Roman"/>
          <w:color w:val="C00000"/>
          <w:lang w:val="en-US"/>
        </w:rPr>
        <w:t>kualitatif</w:t>
      </w:r>
      <w:proofErr w:type="spellEnd"/>
      <w:r w:rsidR="00924025" w:rsidRPr="00924025">
        <w:rPr>
          <w:rFonts w:cs="Times New Roman"/>
          <w:color w:val="C00000"/>
          <w:lang w:val="en-US"/>
        </w:rPr>
        <w:t>)</w:t>
      </w:r>
      <w:r w:rsidR="00924025">
        <w:rPr>
          <w:rFonts w:cs="Times New Roman"/>
          <w:color w:val="C00000"/>
          <w:lang w:val="en-US"/>
        </w:rPr>
        <w:t xml:space="preserve"> / </w:t>
      </w:r>
      <w:proofErr w:type="spellStart"/>
      <w:r w:rsidR="00924025">
        <w:rPr>
          <w:rFonts w:cs="Times New Roman"/>
          <w:color w:val="C00000"/>
          <w:lang w:val="en-US"/>
        </w:rPr>
        <w:t>Populasi</w:t>
      </w:r>
      <w:proofErr w:type="spellEnd"/>
      <w:r w:rsidR="00924025">
        <w:rPr>
          <w:rFonts w:cs="Times New Roman"/>
          <w:color w:val="C00000"/>
          <w:lang w:val="en-US"/>
        </w:rPr>
        <w:t xml:space="preserve"> dan Sampel </w:t>
      </w:r>
      <w:r w:rsidR="00924025" w:rsidRPr="00924025">
        <w:rPr>
          <w:rFonts w:cs="Times New Roman"/>
          <w:color w:val="C00000"/>
          <w:lang w:val="en-US"/>
        </w:rPr>
        <w:t>(</w:t>
      </w:r>
      <w:proofErr w:type="spellStart"/>
      <w:r w:rsidR="00924025" w:rsidRPr="00924025">
        <w:rPr>
          <w:rFonts w:cs="Times New Roman"/>
          <w:color w:val="C00000"/>
          <w:lang w:val="en-US"/>
        </w:rPr>
        <w:t>pendekatan</w:t>
      </w:r>
      <w:proofErr w:type="spellEnd"/>
      <w:r w:rsidR="00924025" w:rsidRPr="00924025">
        <w:rPr>
          <w:rFonts w:cs="Times New Roman"/>
          <w:color w:val="C00000"/>
          <w:lang w:val="en-US"/>
        </w:rPr>
        <w:t xml:space="preserve"> kua</w:t>
      </w:r>
      <w:r w:rsidR="00924025">
        <w:rPr>
          <w:rFonts w:cs="Times New Roman"/>
          <w:color w:val="C00000"/>
          <w:lang w:val="en-US"/>
        </w:rPr>
        <w:t>nt</w:t>
      </w:r>
      <w:r w:rsidR="00924025" w:rsidRPr="00924025">
        <w:rPr>
          <w:rFonts w:cs="Times New Roman"/>
          <w:color w:val="C00000"/>
          <w:lang w:val="en-US"/>
        </w:rPr>
        <w:t>itatif)</w:t>
      </w:r>
      <w:bookmarkEnd w:id="22"/>
    </w:p>
    <w:p w14:paraId="2313FF62" w14:textId="4838E8E1" w:rsidR="008176AB" w:rsidRDefault="008176AB" w:rsidP="008176AB">
      <w:pPr>
        <w:rPr>
          <w:lang w:val="en-US"/>
        </w:rPr>
      </w:pPr>
      <w:r>
        <w:rPr>
          <w:lang w:val="en-US"/>
        </w:rPr>
        <w:t xml:space="preserve">Disesuaikan dengan </w:t>
      </w:r>
      <w:proofErr w:type="spellStart"/>
      <w:r>
        <w:rPr>
          <w:lang w:val="en-US"/>
        </w:rPr>
        <w:t>pendekatan</w:t>
      </w:r>
      <w:proofErr w:type="spellEnd"/>
      <w:r>
        <w:rPr>
          <w:lang w:val="en-US"/>
        </w:rPr>
        <w:t xml:space="preserve"> penelitian yang digunakan. </w:t>
      </w: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6BFDB5EE" w14:textId="77777777" w:rsidR="00410FD1" w:rsidRDefault="008176AB" w:rsidP="00410FD1">
      <w:pPr>
        <w:rPr>
          <w:lang w:val="en-US"/>
        </w:rPr>
      </w:pPr>
      <w:r>
        <w:rPr>
          <w:lang w:val="en-US"/>
        </w:rPr>
        <w:t xml:space="preserve">Pada </w:t>
      </w:r>
      <w:proofErr w:type="spellStart"/>
      <w:r w:rsidR="00924025">
        <w:rPr>
          <w:lang w:val="en-US"/>
        </w:rPr>
        <w:t>p</w:t>
      </w:r>
      <w:r>
        <w:rPr>
          <w:lang w:val="en-US"/>
        </w:rPr>
        <w:t>endekatan</w:t>
      </w:r>
      <w:proofErr w:type="spellEnd"/>
      <w:r>
        <w:rPr>
          <w:lang w:val="en-US"/>
        </w:rPr>
        <w:t xml:space="preserve"> </w:t>
      </w:r>
      <w:proofErr w:type="spellStart"/>
      <w:r w:rsidR="00924025">
        <w:rPr>
          <w:lang w:val="en-US"/>
        </w:rPr>
        <w:t>kualitatif</w:t>
      </w:r>
      <w:proofErr w:type="spellEnd"/>
      <w:r w:rsidR="00924025">
        <w:rPr>
          <w:lang w:val="en-US"/>
        </w:rPr>
        <w:t xml:space="preserve">, </w:t>
      </w:r>
      <w:proofErr w:type="spellStart"/>
      <w:r w:rsidR="00924025">
        <w:rPr>
          <w:lang w:val="en-US"/>
        </w:rPr>
        <w:t>buatlah</w:t>
      </w:r>
      <w:proofErr w:type="spellEnd"/>
      <w:r w:rsidR="00924025">
        <w:rPr>
          <w:lang w:val="en-US"/>
        </w:rPr>
        <w:t xml:space="preserve"> </w:t>
      </w:r>
      <w:proofErr w:type="spellStart"/>
      <w:r w:rsidR="00924025">
        <w:rPr>
          <w:lang w:val="en-US"/>
        </w:rPr>
        <w:t>tabel</w:t>
      </w:r>
      <w:proofErr w:type="spellEnd"/>
      <w:r w:rsidR="00924025">
        <w:rPr>
          <w:lang w:val="en-US"/>
        </w:rPr>
        <w:t xml:space="preserve"> daftar sumber data dan informasi </w:t>
      </w:r>
      <w:proofErr w:type="spellStart"/>
      <w:r w:rsidR="00924025">
        <w:rPr>
          <w:lang w:val="en-US"/>
        </w:rPr>
        <w:t>apa</w:t>
      </w:r>
      <w:proofErr w:type="spellEnd"/>
      <w:r w:rsidR="00924025">
        <w:rPr>
          <w:lang w:val="en-US"/>
        </w:rPr>
        <w:t xml:space="preserve"> yang </w:t>
      </w:r>
      <w:proofErr w:type="spellStart"/>
      <w:r w:rsidR="00924025">
        <w:rPr>
          <w:lang w:val="en-US"/>
        </w:rPr>
        <w:t>diperoleh</w:t>
      </w:r>
      <w:proofErr w:type="spellEnd"/>
      <w:r w:rsidR="00924025">
        <w:rPr>
          <w:lang w:val="en-US"/>
        </w:rPr>
        <w:t xml:space="preserve">. </w:t>
      </w:r>
    </w:p>
    <w:p w14:paraId="6204EEBE" w14:textId="4F051AE4" w:rsidR="00410FD1" w:rsidRPr="00DA739B" w:rsidRDefault="00410FD1" w:rsidP="00410FD1">
      <w:pPr>
        <w:rPr>
          <w:lang w:val="en-US"/>
        </w:rPr>
      </w:pPr>
      <w:r>
        <w:rPr>
          <w:lang w:val="en-US"/>
        </w:rPr>
        <w:t xml:space="preserve">Pada Pendekatan kuantitatif </w:t>
      </w:r>
      <w:proofErr w:type="spellStart"/>
      <w:r>
        <w:rPr>
          <w:lang w:val="en-US"/>
        </w:rPr>
        <w:t>j</w:t>
      </w:r>
      <w:r>
        <w:rPr>
          <w:lang w:val="en-US"/>
        </w:rPr>
        <w:t>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opul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teknik</w:t>
      </w:r>
      <w:proofErr w:type="spellEnd"/>
      <w:r>
        <w:rPr>
          <w:lang w:val="en-US"/>
        </w:rPr>
        <w:t xml:space="preserve"> pengambilan sampel,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perhitungan jumlah sampel.</w:t>
      </w:r>
    </w:p>
    <w:p w14:paraId="07AA3AFA" w14:textId="77777777" w:rsidR="00924025" w:rsidRDefault="00924025" w:rsidP="008176AB">
      <w:pPr>
        <w:rPr>
          <w:lang w:val="en-US"/>
        </w:rPr>
      </w:pPr>
    </w:p>
    <w:p w14:paraId="267F5D2B" w14:textId="47C780EA" w:rsidR="00924025" w:rsidRPr="00924025" w:rsidRDefault="00410FD1" w:rsidP="00924025">
      <w:pPr>
        <w:pStyle w:val="Judul2"/>
        <w:numPr>
          <w:ilvl w:val="0"/>
          <w:numId w:val="45"/>
        </w:numPr>
        <w:ind w:left="360"/>
        <w:rPr>
          <w:color w:val="C00000"/>
          <w:szCs w:val="24"/>
        </w:rPr>
      </w:pPr>
      <w:bookmarkStart w:id="23" w:name="_Toc106597318"/>
      <w:r>
        <w:rPr>
          <w:rFonts w:cs="Times New Roman"/>
          <w:color w:val="C00000"/>
          <w:lang w:val="en-US"/>
        </w:rPr>
        <w:lastRenderedPageBreak/>
        <w:t xml:space="preserve">Teknik Analisis Data </w:t>
      </w:r>
      <w:r w:rsidR="00924025" w:rsidRPr="00924025">
        <w:rPr>
          <w:rFonts w:cs="Times New Roman"/>
          <w:color w:val="C00000"/>
          <w:lang w:val="en-US"/>
        </w:rPr>
        <w:t>(</w:t>
      </w:r>
      <w:proofErr w:type="spellStart"/>
      <w:r w:rsidR="00924025" w:rsidRPr="00924025">
        <w:rPr>
          <w:rFonts w:cs="Times New Roman"/>
          <w:color w:val="C00000"/>
          <w:lang w:val="en-US"/>
        </w:rPr>
        <w:t>pendekatan</w:t>
      </w:r>
      <w:proofErr w:type="spellEnd"/>
      <w:r w:rsidR="00924025" w:rsidRPr="00924025">
        <w:rPr>
          <w:rFonts w:cs="Times New Roman"/>
          <w:color w:val="C00000"/>
          <w:lang w:val="en-US"/>
        </w:rPr>
        <w:t xml:space="preserve"> kua</w:t>
      </w:r>
      <w:r w:rsidR="00924025">
        <w:rPr>
          <w:rFonts w:cs="Times New Roman"/>
          <w:color w:val="C00000"/>
          <w:lang w:val="en-US"/>
        </w:rPr>
        <w:t>nt</w:t>
      </w:r>
      <w:r w:rsidR="00924025" w:rsidRPr="00924025">
        <w:rPr>
          <w:rFonts w:cs="Times New Roman"/>
          <w:color w:val="C00000"/>
          <w:lang w:val="en-US"/>
        </w:rPr>
        <w:t>itatif)</w:t>
      </w:r>
      <w:r>
        <w:rPr>
          <w:rFonts w:cs="Times New Roman"/>
          <w:color w:val="C00000"/>
          <w:lang w:val="en-US"/>
        </w:rPr>
        <w:t>/ Uji Statistik (Pendekatan kuantitatif)</w:t>
      </w:r>
      <w:bookmarkEnd w:id="23"/>
      <w:r>
        <w:rPr>
          <w:rFonts w:cs="Times New Roman"/>
          <w:color w:val="C00000"/>
          <w:lang w:val="en-US"/>
        </w:rPr>
        <w:t xml:space="preserve"> </w:t>
      </w:r>
    </w:p>
    <w:p w14:paraId="7F25F49D" w14:textId="77777777" w:rsidR="00924025" w:rsidRDefault="00924025" w:rsidP="00924025">
      <w:pPr>
        <w:rPr>
          <w:lang w:val="en-US"/>
        </w:rPr>
      </w:pPr>
      <w:r>
        <w:rPr>
          <w:lang w:val="en-US"/>
        </w:rPr>
        <w:t xml:space="preserve">Disesuaikan dengan </w:t>
      </w:r>
      <w:proofErr w:type="spellStart"/>
      <w:r>
        <w:rPr>
          <w:lang w:val="en-US"/>
        </w:rPr>
        <w:t>pendekatan</w:t>
      </w:r>
      <w:proofErr w:type="spellEnd"/>
      <w:r>
        <w:rPr>
          <w:lang w:val="en-US"/>
        </w:rPr>
        <w:t xml:space="preserve"> penelitian yang digunakan. </w:t>
      </w: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58628647" w14:textId="56C624E3" w:rsidR="00924025" w:rsidRDefault="00924025" w:rsidP="008176AB">
      <w:pPr>
        <w:rPr>
          <w:lang w:val="en-US"/>
        </w:rPr>
      </w:pPr>
    </w:p>
    <w:p w14:paraId="519F0DC5" w14:textId="350CDA00" w:rsidR="00924025" w:rsidRDefault="00410FD1" w:rsidP="00924025">
      <w:pPr>
        <w:pStyle w:val="Judul2"/>
        <w:numPr>
          <w:ilvl w:val="0"/>
          <w:numId w:val="45"/>
        </w:numPr>
        <w:ind w:left="360"/>
        <w:rPr>
          <w:rFonts w:cs="Times New Roman"/>
          <w:color w:val="C00000"/>
          <w:lang w:val="en-US"/>
        </w:rPr>
      </w:pPr>
      <w:bookmarkStart w:id="24" w:name="_Toc106597319"/>
      <w:r>
        <w:rPr>
          <w:rFonts w:cs="Times New Roman"/>
          <w:color w:val="C00000"/>
          <w:lang w:val="en-US"/>
        </w:rPr>
        <w:t xml:space="preserve">Uji Keabsahan Data (Pendekatan </w:t>
      </w:r>
      <w:proofErr w:type="spellStart"/>
      <w:r>
        <w:rPr>
          <w:rFonts w:cs="Times New Roman"/>
          <w:color w:val="C00000"/>
          <w:lang w:val="en-US"/>
        </w:rPr>
        <w:t>kualitatif</w:t>
      </w:r>
      <w:proofErr w:type="spellEnd"/>
      <w:r>
        <w:rPr>
          <w:rFonts w:cs="Times New Roman"/>
          <w:color w:val="C00000"/>
          <w:lang w:val="en-US"/>
        </w:rPr>
        <w:t>)/</w:t>
      </w:r>
      <w:proofErr w:type="spellStart"/>
      <w:r>
        <w:rPr>
          <w:rFonts w:cs="Times New Roman"/>
          <w:color w:val="C00000"/>
          <w:lang w:val="en-US"/>
        </w:rPr>
        <w:t>Realibitas</w:t>
      </w:r>
      <w:proofErr w:type="spellEnd"/>
      <w:r>
        <w:rPr>
          <w:rFonts w:cs="Times New Roman"/>
          <w:color w:val="C00000"/>
          <w:lang w:val="en-US"/>
        </w:rPr>
        <w:t xml:space="preserve"> dan </w:t>
      </w:r>
      <w:proofErr w:type="spellStart"/>
      <w:r>
        <w:rPr>
          <w:rFonts w:cs="Times New Roman"/>
          <w:color w:val="C00000"/>
          <w:lang w:val="en-US"/>
        </w:rPr>
        <w:t>Validatas</w:t>
      </w:r>
      <w:proofErr w:type="spellEnd"/>
      <w:r>
        <w:rPr>
          <w:rFonts w:cs="Times New Roman"/>
          <w:color w:val="C00000"/>
          <w:lang w:val="en-US"/>
        </w:rPr>
        <w:t xml:space="preserve"> Data (Pendekatan </w:t>
      </w:r>
      <w:proofErr w:type="spellStart"/>
      <w:r>
        <w:rPr>
          <w:rFonts w:cs="Times New Roman"/>
          <w:color w:val="C00000"/>
          <w:lang w:val="en-US"/>
        </w:rPr>
        <w:t>kuantiatitf</w:t>
      </w:r>
      <w:proofErr w:type="spellEnd"/>
      <w:r>
        <w:rPr>
          <w:rFonts w:cs="Times New Roman"/>
          <w:color w:val="C00000"/>
          <w:lang w:val="en-US"/>
        </w:rPr>
        <w:t>)</w:t>
      </w:r>
      <w:bookmarkEnd w:id="24"/>
    </w:p>
    <w:p w14:paraId="18FF0F35" w14:textId="77777777" w:rsidR="00924025" w:rsidRPr="00924025" w:rsidRDefault="00924025" w:rsidP="00924025">
      <w:pPr>
        <w:rPr>
          <w:lang w:val="en-US"/>
        </w:rPr>
      </w:pPr>
      <w:r w:rsidRPr="00924025">
        <w:rPr>
          <w:lang w:val="en-US"/>
        </w:rPr>
        <w:t xml:space="preserve">Disesuaikan dengan </w:t>
      </w:r>
      <w:proofErr w:type="spellStart"/>
      <w:r w:rsidRPr="00924025">
        <w:rPr>
          <w:lang w:val="en-US"/>
        </w:rPr>
        <w:t>pendekatan</w:t>
      </w:r>
      <w:proofErr w:type="spellEnd"/>
      <w:r w:rsidRPr="00924025">
        <w:rPr>
          <w:lang w:val="en-US"/>
        </w:rPr>
        <w:t xml:space="preserve"> penelitian yang digunakan. Times New Roman 12, </w:t>
      </w:r>
      <w:proofErr w:type="spellStart"/>
      <w:r w:rsidRPr="00924025">
        <w:rPr>
          <w:lang w:val="en-US"/>
        </w:rPr>
        <w:t>spasi</w:t>
      </w:r>
      <w:proofErr w:type="spellEnd"/>
      <w:r w:rsidRPr="00924025">
        <w:rPr>
          <w:lang w:val="en-US"/>
        </w:rPr>
        <w:t xml:space="preserve"> 1,5. </w:t>
      </w:r>
    </w:p>
    <w:p w14:paraId="5BA7B556" w14:textId="77777777" w:rsidR="00924025" w:rsidRPr="00924025" w:rsidRDefault="00924025" w:rsidP="00924025">
      <w:pPr>
        <w:rPr>
          <w:lang w:val="en-US"/>
        </w:rPr>
      </w:pPr>
    </w:p>
    <w:p w14:paraId="1CD69E56" w14:textId="77777777" w:rsidR="00924025" w:rsidRDefault="00924025">
      <w:pPr>
        <w:spacing w:line="276" w:lineRule="auto"/>
        <w:jc w:val="left"/>
        <w:rPr>
          <w:lang w:val="en-US"/>
        </w:rPr>
      </w:pPr>
    </w:p>
    <w:p w14:paraId="32F644E3" w14:textId="57EFFCBF" w:rsidR="008176AB" w:rsidRDefault="008176AB">
      <w:pPr>
        <w:spacing w:line="276" w:lineRule="auto"/>
        <w:jc w:val="left"/>
        <w:rPr>
          <w:rFonts w:eastAsiaTheme="majorEastAsia" w:cstheme="majorBidi"/>
          <w:b/>
          <w:bCs/>
          <w:color w:val="000000" w:themeColor="text1"/>
          <w:sz w:val="28"/>
          <w:szCs w:val="28"/>
          <w:lang w:val="en-US"/>
        </w:rPr>
      </w:pPr>
      <w:r>
        <w:rPr>
          <w:lang w:val="en-US"/>
        </w:rPr>
        <w:br w:type="page"/>
      </w:r>
    </w:p>
    <w:p w14:paraId="7D1311E1" w14:textId="7786790D" w:rsidR="00266CEA" w:rsidRPr="00DA739B" w:rsidRDefault="00410FD1" w:rsidP="003C47D6">
      <w:pPr>
        <w:pStyle w:val="Judul1"/>
        <w:rPr>
          <w:lang w:val="en-US"/>
        </w:rPr>
      </w:pPr>
      <w:bookmarkStart w:id="25" w:name="_Toc106597320"/>
      <w:r>
        <w:rPr>
          <w:lang w:val="en-US"/>
        </w:rPr>
        <w:lastRenderedPageBreak/>
        <w:t>BAB IV. HASIL DAN PEMBAHASAN</w:t>
      </w:r>
      <w:bookmarkEnd w:id="25"/>
      <w:r>
        <w:rPr>
          <w:lang w:val="en-US"/>
        </w:rPr>
        <w:t xml:space="preserve"> </w:t>
      </w:r>
    </w:p>
    <w:p w14:paraId="5FA1DDAC" w14:textId="6D68C5B8" w:rsidR="002C2D16" w:rsidRDefault="002C2D16" w:rsidP="00266CEA">
      <w:pPr>
        <w:autoSpaceDE w:val="0"/>
        <w:autoSpaceDN w:val="0"/>
        <w:adjustRightInd w:val="0"/>
        <w:ind w:firstLine="720"/>
        <w:rPr>
          <w:lang w:val="en-US"/>
        </w:rPr>
      </w:pPr>
    </w:p>
    <w:p w14:paraId="6776077F" w14:textId="360A8375" w:rsidR="00FC7D5C" w:rsidRDefault="00FC7D5C" w:rsidP="00266CEA">
      <w:pPr>
        <w:autoSpaceDE w:val="0"/>
        <w:autoSpaceDN w:val="0"/>
        <w:adjustRightInd w:val="0"/>
        <w:ind w:firstLine="720"/>
        <w:rPr>
          <w:lang w:val="en-US"/>
        </w:rPr>
      </w:pPr>
    </w:p>
    <w:p w14:paraId="4C61DDB2" w14:textId="77777777" w:rsidR="00FC7D5C" w:rsidRDefault="00FC7D5C" w:rsidP="00266CEA">
      <w:pPr>
        <w:autoSpaceDE w:val="0"/>
        <w:autoSpaceDN w:val="0"/>
        <w:adjustRightInd w:val="0"/>
        <w:ind w:firstLine="720"/>
        <w:rPr>
          <w:lang w:val="en-US"/>
        </w:rPr>
      </w:pPr>
    </w:p>
    <w:p w14:paraId="5FC1EFEA" w14:textId="77777777" w:rsidR="002C2D16" w:rsidRDefault="002C2D16" w:rsidP="00266CEA">
      <w:pPr>
        <w:autoSpaceDE w:val="0"/>
        <w:autoSpaceDN w:val="0"/>
        <w:adjustRightInd w:val="0"/>
        <w:ind w:firstLine="720"/>
        <w:rPr>
          <w:lang w:val="en-US"/>
        </w:rPr>
      </w:pPr>
    </w:p>
    <w:p w14:paraId="2E1DDB72" w14:textId="3738E15F" w:rsidR="00B71CE1" w:rsidRDefault="00DA739B" w:rsidP="00564988">
      <w:pPr>
        <w:pStyle w:val="Judul2"/>
        <w:numPr>
          <w:ilvl w:val="0"/>
          <w:numId w:val="6"/>
        </w:numPr>
        <w:ind w:left="360"/>
      </w:pPr>
      <w:bookmarkStart w:id="26" w:name="_Toc106597321"/>
      <w:r>
        <w:rPr>
          <w:lang w:val="en-US"/>
        </w:rPr>
        <w:t xml:space="preserve">Sejarah </w:t>
      </w:r>
      <w:proofErr w:type="spellStart"/>
      <w:r>
        <w:rPr>
          <w:lang w:val="en-US"/>
        </w:rPr>
        <w:t>Organsisasi</w:t>
      </w:r>
      <w:proofErr w:type="spellEnd"/>
      <w:r>
        <w:rPr>
          <w:lang w:val="en-US"/>
        </w:rPr>
        <w:t xml:space="preserve"> / Institusi yang </w:t>
      </w:r>
      <w:proofErr w:type="spellStart"/>
      <w:r>
        <w:rPr>
          <w:lang w:val="en-US"/>
        </w:rPr>
        <w:t>ditelti</w:t>
      </w:r>
      <w:proofErr w:type="spellEnd"/>
      <w:r w:rsidR="00A2043B">
        <w:rPr>
          <w:lang w:val="en-US"/>
        </w:rPr>
        <w:t xml:space="preserve"> (</w:t>
      </w:r>
      <w:proofErr w:type="spellStart"/>
      <w:r w:rsidR="00A2043B">
        <w:rPr>
          <w:lang w:val="en-US"/>
        </w:rPr>
        <w:t>jika</w:t>
      </w:r>
      <w:proofErr w:type="spellEnd"/>
      <w:r w:rsidR="00A2043B">
        <w:rPr>
          <w:lang w:val="en-US"/>
        </w:rPr>
        <w:t xml:space="preserve"> </w:t>
      </w:r>
      <w:proofErr w:type="spellStart"/>
      <w:r w:rsidR="00A2043B">
        <w:rPr>
          <w:lang w:val="en-US"/>
        </w:rPr>
        <w:t>ada</w:t>
      </w:r>
      <w:proofErr w:type="spellEnd"/>
      <w:r w:rsidR="00A2043B">
        <w:rPr>
          <w:lang w:val="en-US"/>
        </w:rPr>
        <w:t>)</w:t>
      </w:r>
      <w:bookmarkEnd w:id="26"/>
      <w:r w:rsidR="00A2043B">
        <w:rPr>
          <w:lang w:val="en-US"/>
        </w:rPr>
        <w:t xml:space="preserve"> </w:t>
      </w:r>
    </w:p>
    <w:p w14:paraId="268E4C30" w14:textId="77777777" w:rsidR="00DA739B" w:rsidRPr="00DA739B" w:rsidRDefault="00DA739B" w:rsidP="00DA739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1D598020" w14:textId="1E911BE1" w:rsidR="00FA181F" w:rsidRDefault="00FA181F">
      <w:pPr>
        <w:spacing w:line="276" w:lineRule="auto"/>
        <w:jc w:val="left"/>
      </w:pPr>
    </w:p>
    <w:p w14:paraId="74913959" w14:textId="42278F47" w:rsidR="00A12BE7" w:rsidRDefault="00FA181F" w:rsidP="00DA739B">
      <w:pPr>
        <w:jc w:val="center"/>
      </w:pPr>
      <w:r>
        <w:rPr>
          <w:noProof/>
        </w:rPr>
        <w:drawing>
          <wp:inline distT="0" distB="0" distL="0" distR="0" wp14:anchorId="0E48A878" wp14:editId="4F3A5165">
            <wp:extent cx="5019675" cy="3699550"/>
            <wp:effectExtent l="0" t="0" r="0" b="0"/>
            <wp:docPr id="4" name="Gambar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441" t="30639" r="31797" b="5479"/>
                    <a:stretch/>
                  </pic:blipFill>
                  <pic:spPr bwMode="auto">
                    <a:xfrm>
                      <a:off x="0" y="0"/>
                      <a:ext cx="5040755" cy="37150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0326D8" w14:textId="54042867" w:rsidR="00DA739B" w:rsidRPr="00DA739B" w:rsidRDefault="00DA739B" w:rsidP="00DA739B">
      <w:pPr>
        <w:spacing w:after="0" w:line="240" w:lineRule="auto"/>
        <w:contextualSpacing/>
        <w:jc w:val="center"/>
        <w:rPr>
          <w:b/>
          <w:bCs/>
          <w:lang w:val="en-US"/>
        </w:rPr>
      </w:pPr>
      <w:r w:rsidRPr="00177B23">
        <w:rPr>
          <w:b/>
          <w:bCs/>
        </w:rPr>
        <w:t xml:space="preserve">Gambar </w:t>
      </w:r>
      <w:r>
        <w:rPr>
          <w:b/>
          <w:bCs/>
          <w:lang w:val="en-US"/>
        </w:rPr>
        <w:t>1</w:t>
      </w:r>
      <w:r w:rsidRPr="00177B23">
        <w:rPr>
          <w:b/>
          <w:bCs/>
          <w:lang w:val="en-US"/>
        </w:rPr>
        <w:t>.</w:t>
      </w:r>
      <w:r w:rsidRPr="00177B23">
        <w:rPr>
          <w:b/>
          <w:bCs/>
        </w:rPr>
        <w:t xml:space="preserve"> </w:t>
      </w:r>
      <w:r>
        <w:rPr>
          <w:b/>
          <w:bCs/>
          <w:lang w:val="en-US"/>
        </w:rPr>
        <w:t xml:space="preserve">Contoh Penyajian Gambar </w:t>
      </w:r>
    </w:p>
    <w:p w14:paraId="6B345DAC" w14:textId="023346F6" w:rsidR="00A12BE7" w:rsidRPr="00A12BE7" w:rsidRDefault="00A12BE7" w:rsidP="00A12BE7">
      <w:pPr>
        <w:jc w:val="center"/>
        <w:rPr>
          <w:lang w:val="en-US"/>
        </w:rPr>
      </w:pPr>
      <w:r>
        <w:rPr>
          <w:lang w:val="en-US"/>
        </w:rPr>
        <w:t xml:space="preserve">Sumber: </w:t>
      </w:r>
      <w:proofErr w:type="spellStart"/>
      <w:r w:rsidR="00A2043B">
        <w:rPr>
          <w:lang w:val="en-US"/>
        </w:rPr>
        <w:t>Siagian</w:t>
      </w:r>
      <w:proofErr w:type="spellEnd"/>
      <w:r w:rsidR="00A2043B">
        <w:rPr>
          <w:lang w:val="en-US"/>
        </w:rPr>
        <w:t>, 2022</w:t>
      </w:r>
    </w:p>
    <w:p w14:paraId="61FFF8BB" w14:textId="77777777" w:rsidR="00DA739B" w:rsidRDefault="00DA739B" w:rsidP="00A12BE7">
      <w:pPr>
        <w:pStyle w:val="TeksIsi"/>
        <w:spacing w:line="360" w:lineRule="auto"/>
        <w:ind w:left="102"/>
        <w:rPr>
          <w:rFonts w:ascii="Times New Roman" w:hAnsi="Times New Roman" w:cs="Times New Roman"/>
          <w:sz w:val="24"/>
          <w:szCs w:val="24"/>
        </w:rPr>
      </w:pPr>
    </w:p>
    <w:p w14:paraId="374C6CBD" w14:textId="77777777" w:rsidR="00A2043B" w:rsidRDefault="00A2043B">
      <w:pPr>
        <w:spacing w:line="276" w:lineRule="auto"/>
        <w:jc w:val="left"/>
        <w:rPr>
          <w:rFonts w:cs="Times New Roman"/>
          <w:szCs w:val="24"/>
          <w:lang w:val="en-US"/>
        </w:rPr>
      </w:pPr>
      <w:r>
        <w:rPr>
          <w:rFonts w:cs="Times New Roman"/>
          <w:szCs w:val="24"/>
        </w:rPr>
        <w:br w:type="page"/>
      </w:r>
    </w:p>
    <w:p w14:paraId="5D1E0A6C" w14:textId="6B8DEA1D" w:rsidR="00A12BE7" w:rsidRPr="002E065F" w:rsidRDefault="00DA739B" w:rsidP="00A12BE7">
      <w:pPr>
        <w:pStyle w:val="TeksIsi"/>
        <w:spacing w:line="360" w:lineRule="auto"/>
        <w:ind w:left="10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Contoh </w:t>
      </w:r>
      <w:proofErr w:type="spellStart"/>
      <w:r w:rsidR="00A2043B">
        <w:rPr>
          <w:rFonts w:ascii="Times New Roman" w:hAnsi="Times New Roman" w:cs="Times New Roman"/>
          <w:sz w:val="24"/>
          <w:szCs w:val="24"/>
        </w:rPr>
        <w:t>menyajian</w:t>
      </w:r>
      <w:proofErr w:type="spellEnd"/>
      <w:r w:rsidR="00A2043B">
        <w:rPr>
          <w:rFonts w:ascii="Times New Roman" w:hAnsi="Times New Roman" w:cs="Times New Roman"/>
          <w:sz w:val="24"/>
          <w:szCs w:val="24"/>
        </w:rPr>
        <w:t xml:space="preserve"> sebagai </w:t>
      </w:r>
      <w:proofErr w:type="spellStart"/>
      <w:r w:rsidR="00A12BE7" w:rsidRPr="002E065F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A12BE7" w:rsidRPr="002E065F">
        <w:rPr>
          <w:rFonts w:ascii="Times New Roman" w:hAnsi="Times New Roman" w:cs="Times New Roman"/>
          <w:sz w:val="24"/>
          <w:szCs w:val="24"/>
        </w:rPr>
        <w:t xml:space="preserve"> berikut:</w:t>
      </w:r>
    </w:p>
    <w:p w14:paraId="6A93019A" w14:textId="5FEBCCBE" w:rsidR="00A12BE7" w:rsidRPr="00A2043B" w:rsidRDefault="00A2043B" w:rsidP="00AE6244">
      <w:pPr>
        <w:pStyle w:val="Judul3"/>
        <w:rPr>
          <w:b/>
          <w:bCs w:val="0"/>
        </w:rPr>
      </w:pPr>
      <w:r w:rsidRPr="00A2043B">
        <w:rPr>
          <w:b/>
          <w:bCs w:val="0"/>
          <w:lang w:val="en-US"/>
        </w:rPr>
        <w:t xml:space="preserve">Contoh Penyajian </w:t>
      </w:r>
      <w:proofErr w:type="spellStart"/>
      <w:r w:rsidRPr="00A2043B">
        <w:rPr>
          <w:b/>
          <w:bCs w:val="0"/>
          <w:lang w:val="en-US"/>
        </w:rPr>
        <w:t>Tabel</w:t>
      </w:r>
      <w:proofErr w:type="spellEnd"/>
      <w:r w:rsidRPr="00A2043B">
        <w:rPr>
          <w:b/>
          <w:bCs w:val="0"/>
          <w:lang w:val="en-US"/>
        </w:rPr>
        <w:t xml:space="preserve"> </w:t>
      </w:r>
    </w:p>
    <w:tbl>
      <w:tblPr>
        <w:tblStyle w:val="KisiTabel"/>
        <w:tblW w:w="96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0"/>
        <w:gridCol w:w="1558"/>
        <w:gridCol w:w="1960"/>
        <w:gridCol w:w="1559"/>
        <w:gridCol w:w="2261"/>
        <w:gridCol w:w="1790"/>
      </w:tblGrid>
      <w:tr w:rsidR="00FA181F" w14:paraId="403F7A65" w14:textId="77777777" w:rsidTr="00FA181F"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5D116E48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proofErr w:type="spellStart"/>
            <w:r>
              <w:rPr>
                <w:rFonts w:cs="Times New Roman"/>
                <w:b/>
                <w:sz w:val="24"/>
                <w:szCs w:val="24"/>
              </w:rPr>
              <w:t>No</w:t>
            </w:r>
            <w:proofErr w:type="spellEnd"/>
          </w:p>
        </w:tc>
        <w:tc>
          <w:tcPr>
            <w:tcW w:w="16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00C09847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>
              <w:rPr>
                <w:rFonts w:cs="Times New Roman"/>
                <w:b/>
                <w:sz w:val="24"/>
                <w:szCs w:val="24"/>
              </w:rPr>
              <w:t>Tahapan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779E8048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>
              <w:rPr>
                <w:rFonts w:cs="Times New Roman"/>
                <w:b/>
                <w:sz w:val="24"/>
                <w:szCs w:val="24"/>
              </w:rPr>
              <w:t>Kegiatan</w:t>
            </w: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16AC359C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>
              <w:rPr>
                <w:rFonts w:cs="Times New Roman"/>
                <w:b/>
                <w:sz w:val="24"/>
                <w:szCs w:val="24"/>
              </w:rPr>
              <w:t>Pelaksanaan</w:t>
            </w:r>
          </w:p>
        </w:tc>
        <w:tc>
          <w:tcPr>
            <w:tcW w:w="2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67914C74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>
              <w:rPr>
                <w:rFonts w:cs="Times New Roman"/>
                <w:b/>
                <w:sz w:val="24"/>
                <w:szCs w:val="24"/>
              </w:rPr>
              <w:t>Indikator Capaian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hideMark/>
          </w:tcPr>
          <w:p w14:paraId="4C2EF37A" w14:textId="77777777" w:rsidR="000D6E41" w:rsidRDefault="000D6E41">
            <w:pPr>
              <w:spacing w:line="240" w:lineRule="auto"/>
              <w:jc w:val="center"/>
              <w:rPr>
                <w:rFonts w:cs="Times New Roman"/>
                <w:b/>
                <w:sz w:val="24"/>
                <w:szCs w:val="24"/>
              </w:rPr>
            </w:pPr>
            <w:r>
              <w:rPr>
                <w:rFonts w:cs="Times New Roman"/>
                <w:b/>
                <w:sz w:val="24"/>
                <w:szCs w:val="24"/>
              </w:rPr>
              <w:t>Peran Mitra</w:t>
            </w:r>
          </w:p>
        </w:tc>
      </w:tr>
      <w:tr w:rsidR="00FA181F" w14:paraId="551ACF60" w14:textId="77777777" w:rsidTr="00A2043B"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473DD2" w14:textId="2AC79E3A" w:rsidR="000D6E41" w:rsidRPr="000D6E41" w:rsidRDefault="000D6E41" w:rsidP="000D6E41">
            <w:pPr>
              <w:spacing w:line="240" w:lineRule="auto"/>
              <w:jc w:val="center"/>
              <w:rPr>
                <w:rFonts w:cs="Times New Roman"/>
                <w:sz w:val="24"/>
                <w:szCs w:val="24"/>
                <w:lang w:val="en-US"/>
              </w:rPr>
            </w:pPr>
            <w:r>
              <w:rPr>
                <w:rFonts w:cs="Times New Roman"/>
                <w:sz w:val="24"/>
                <w:szCs w:val="24"/>
              </w:rPr>
              <w:t>1</w:t>
            </w:r>
            <w:r>
              <w:rPr>
                <w:rFonts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16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E1B85EA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rencanaan dan Perizinan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ED600A" w14:textId="77777777" w:rsidR="000D6E41" w:rsidRDefault="000D6E41" w:rsidP="000D6E41">
            <w:pPr>
              <w:pStyle w:val="DaftarParagraf"/>
              <w:numPr>
                <w:ilvl w:val="0"/>
                <w:numId w:val="22"/>
              </w:num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mbagian Tugas</w:t>
            </w:r>
          </w:p>
          <w:p w14:paraId="1D8A2731" w14:textId="77777777" w:rsidR="000D6E41" w:rsidRDefault="000D6E41" w:rsidP="000D6E41">
            <w:pPr>
              <w:pStyle w:val="DaftarParagraf"/>
              <w:numPr>
                <w:ilvl w:val="0"/>
                <w:numId w:val="22"/>
              </w:num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Pengurusan </w:t>
            </w:r>
            <w:proofErr w:type="spellStart"/>
            <w:r>
              <w:rPr>
                <w:rFonts w:cs="Times New Roman"/>
                <w:sz w:val="24"/>
                <w:szCs w:val="24"/>
              </w:rPr>
              <w:t>Izinan</w:t>
            </w:r>
            <w:proofErr w:type="spellEnd"/>
            <w:r>
              <w:rPr>
                <w:rFonts w:cs="Times New Roman"/>
                <w:sz w:val="24"/>
                <w:szCs w:val="24"/>
              </w:rPr>
              <w:t xml:space="preserve"> riset</w:t>
            </w:r>
          </w:p>
          <w:p w14:paraId="580E482F" w14:textId="77777777" w:rsidR="000D6E41" w:rsidRDefault="000D6E41" w:rsidP="000D6E41">
            <w:p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6F4148F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Ketua, Peneliti, Anggota Peneliti dan Mahasiswa</w:t>
            </w:r>
          </w:p>
        </w:tc>
        <w:tc>
          <w:tcPr>
            <w:tcW w:w="2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CC5717D" w14:textId="77777777" w:rsidR="000D6E41" w:rsidRDefault="000D6E41" w:rsidP="000D6E41">
            <w:pPr>
              <w:pStyle w:val="DaftarParagraf"/>
              <w:numPr>
                <w:ilvl w:val="0"/>
                <w:numId w:val="23"/>
              </w:numPr>
              <w:spacing w:line="240" w:lineRule="auto"/>
              <w:ind w:left="401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>
              <w:rPr>
                <w:rFonts w:cs="Times New Roman"/>
                <w:sz w:val="24"/>
                <w:szCs w:val="24"/>
              </w:rPr>
              <w:t>Rincian</w:t>
            </w:r>
            <w:proofErr w:type="spellEnd"/>
            <w:r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 w:val="24"/>
                <w:szCs w:val="24"/>
              </w:rPr>
              <w:t>pembagaian</w:t>
            </w:r>
            <w:proofErr w:type="spellEnd"/>
            <w:r>
              <w:rPr>
                <w:rFonts w:cs="Times New Roman"/>
                <w:sz w:val="24"/>
                <w:szCs w:val="24"/>
              </w:rPr>
              <w:t xml:space="preserve"> tugas tim Dosen dan Mahasiswa</w:t>
            </w:r>
          </w:p>
          <w:p w14:paraId="4D9FA373" w14:textId="77777777" w:rsidR="000D6E41" w:rsidRDefault="000D6E41" w:rsidP="000D6E41">
            <w:pPr>
              <w:pStyle w:val="DaftarParagraf"/>
              <w:numPr>
                <w:ilvl w:val="0"/>
                <w:numId w:val="23"/>
              </w:numPr>
              <w:spacing w:line="240" w:lineRule="auto"/>
              <w:ind w:left="401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urat izin riset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4E40DB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Mendukung perizinan yang dibutuhkan tim </w:t>
            </w:r>
            <w:proofErr w:type="spellStart"/>
            <w:r>
              <w:rPr>
                <w:rFonts w:cs="Times New Roman"/>
                <w:sz w:val="24"/>
                <w:szCs w:val="24"/>
              </w:rPr>
              <w:t>peneliiti</w:t>
            </w:r>
            <w:proofErr w:type="spellEnd"/>
          </w:p>
        </w:tc>
      </w:tr>
      <w:tr w:rsidR="00FA181F" w14:paraId="69DE7B1D" w14:textId="77777777" w:rsidTr="00A2043B"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0926A1A" w14:textId="470DCF7E" w:rsidR="000D6E41" w:rsidRPr="000D6E41" w:rsidRDefault="000D6E41" w:rsidP="000D6E41">
            <w:pPr>
              <w:spacing w:line="240" w:lineRule="auto"/>
              <w:jc w:val="center"/>
              <w:rPr>
                <w:rFonts w:cs="Times New Roman"/>
                <w:sz w:val="24"/>
                <w:szCs w:val="24"/>
                <w:lang w:val="en-US"/>
              </w:rPr>
            </w:pPr>
            <w:r>
              <w:rPr>
                <w:rFonts w:cs="Times New Roman"/>
                <w:sz w:val="24"/>
                <w:szCs w:val="24"/>
              </w:rPr>
              <w:t>2</w:t>
            </w:r>
            <w:r>
              <w:rPr>
                <w:rFonts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16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BFD093E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ngumpulan Data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5583FEF" w14:textId="77777777" w:rsidR="000D6E41" w:rsidRDefault="000D6E41" w:rsidP="000D6E41">
            <w:pPr>
              <w:pStyle w:val="DaftarParagraf"/>
              <w:numPr>
                <w:ilvl w:val="0"/>
                <w:numId w:val="24"/>
              </w:num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urvei</w:t>
            </w:r>
          </w:p>
          <w:p w14:paraId="2599597A" w14:textId="77777777" w:rsidR="000D6E41" w:rsidRDefault="000D6E41" w:rsidP="000D6E41">
            <w:pPr>
              <w:pStyle w:val="DaftarParagraf"/>
              <w:numPr>
                <w:ilvl w:val="0"/>
                <w:numId w:val="24"/>
              </w:num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Wawancara</w:t>
            </w:r>
          </w:p>
          <w:p w14:paraId="070A6E82" w14:textId="77777777" w:rsidR="000D6E41" w:rsidRDefault="000D6E41" w:rsidP="000D6E41">
            <w:pPr>
              <w:pStyle w:val="DaftarParagraf"/>
              <w:numPr>
                <w:ilvl w:val="0"/>
                <w:numId w:val="24"/>
              </w:numPr>
              <w:spacing w:line="240" w:lineRule="auto"/>
              <w:ind w:left="41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Dokumentasi</w:t>
            </w: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63E3081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Ketua, Peneliti, Anggota Peneliti dan Mahasiswa</w:t>
            </w:r>
          </w:p>
        </w:tc>
        <w:tc>
          <w:tcPr>
            <w:tcW w:w="2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AD79AB2" w14:textId="77777777" w:rsidR="000D6E41" w:rsidRDefault="000D6E41" w:rsidP="000D6E41">
            <w:pPr>
              <w:pStyle w:val="DaftarParagraf"/>
              <w:numPr>
                <w:ilvl w:val="0"/>
                <w:numId w:val="25"/>
              </w:numPr>
              <w:spacing w:line="240" w:lineRule="auto"/>
              <w:ind w:left="422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Terkumpulnya data sekunder dan primer 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C5667F3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>
              <w:rPr>
                <w:rFonts w:cs="Times New Roman"/>
                <w:sz w:val="24"/>
                <w:szCs w:val="24"/>
              </w:rPr>
              <w:t>Menfasilitasi</w:t>
            </w:r>
            <w:proofErr w:type="spellEnd"/>
            <w:r>
              <w:rPr>
                <w:rFonts w:cs="Times New Roman"/>
                <w:sz w:val="24"/>
                <w:szCs w:val="24"/>
              </w:rPr>
              <w:t xml:space="preserve"> pengumpulan data </w:t>
            </w:r>
          </w:p>
        </w:tc>
      </w:tr>
      <w:tr w:rsidR="000D6E41" w14:paraId="6CC15463" w14:textId="77777777" w:rsidTr="00A2043B"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25FD53" w14:textId="77DDE5FE" w:rsidR="000D6E41" w:rsidRPr="000D6E41" w:rsidRDefault="000D6E41" w:rsidP="000D6E41">
            <w:pPr>
              <w:spacing w:line="240" w:lineRule="auto"/>
              <w:jc w:val="center"/>
              <w:rPr>
                <w:rFonts w:cs="Times New Roman"/>
                <w:sz w:val="24"/>
                <w:szCs w:val="24"/>
                <w:lang w:val="en-US"/>
              </w:rPr>
            </w:pPr>
            <w:r>
              <w:rPr>
                <w:rFonts w:cs="Times New Roman"/>
                <w:sz w:val="24"/>
                <w:szCs w:val="24"/>
              </w:rPr>
              <w:t>3</w:t>
            </w:r>
            <w:r>
              <w:rPr>
                <w:rFonts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16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774214F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nalisis Data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2EAA78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24E7E1B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Ketua, Peneliti, Anggota Peneliti dan Mahasiswa</w:t>
            </w:r>
          </w:p>
        </w:tc>
        <w:tc>
          <w:tcPr>
            <w:tcW w:w="2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48BAB5" w14:textId="77777777" w:rsidR="000D6E41" w:rsidRDefault="000D6E41" w:rsidP="000D6E41">
            <w:pPr>
              <w:pStyle w:val="Default"/>
              <w:numPr>
                <w:ilvl w:val="0"/>
                <w:numId w:val="26"/>
              </w:numPr>
              <w:ind w:left="406"/>
            </w:pPr>
            <w:r>
              <w:t xml:space="preserve">Uraian kondisi </w:t>
            </w:r>
            <w:proofErr w:type="spellStart"/>
            <w:r>
              <w:t>kelompok</w:t>
            </w:r>
            <w:proofErr w:type="spellEnd"/>
            <w:r>
              <w:t xml:space="preserve"> sasaran sesuai </w:t>
            </w:r>
            <w:proofErr w:type="spellStart"/>
            <w:r>
              <w:t>fokus</w:t>
            </w:r>
            <w:proofErr w:type="spellEnd"/>
          </w:p>
          <w:p w14:paraId="292F96FC" w14:textId="77777777" w:rsidR="000D6E41" w:rsidRDefault="000D6E41" w:rsidP="000D6E41">
            <w:pPr>
              <w:pStyle w:val="Default"/>
              <w:numPr>
                <w:ilvl w:val="0"/>
                <w:numId w:val="26"/>
              </w:numPr>
              <w:ind w:left="406"/>
            </w:pPr>
            <w:proofErr w:type="spellStart"/>
            <w:r>
              <w:t>Wujud</w:t>
            </w:r>
            <w:proofErr w:type="spellEnd"/>
            <w:r>
              <w:t xml:space="preserve"> Desain model</w:t>
            </w:r>
          </w:p>
          <w:p w14:paraId="21C0043C" w14:textId="77777777" w:rsidR="000D6E41" w:rsidRDefault="000D6E41" w:rsidP="000D6E41">
            <w:pPr>
              <w:pStyle w:val="Default"/>
              <w:ind w:left="46"/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E6F3E99" w14:textId="77777777" w:rsidR="000D6E41" w:rsidRDefault="000D6E41" w:rsidP="000D6E41">
            <w:pPr>
              <w:spacing w:line="240" w:lineRule="auto"/>
              <w:jc w:val="left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Memfasilitasi pengecekan data dan mengkonfirmasi data </w:t>
            </w:r>
          </w:p>
        </w:tc>
      </w:tr>
      <w:tr w:rsidR="00FA181F" w14:paraId="5106379F" w14:textId="77777777" w:rsidTr="00A2043B"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FCF4DE1" w14:textId="16CD3D95" w:rsidR="000D6E41" w:rsidRPr="000D6E41" w:rsidRDefault="000D6E41">
            <w:pPr>
              <w:spacing w:line="240" w:lineRule="auto"/>
              <w:rPr>
                <w:rFonts w:cs="Times New Roman"/>
                <w:sz w:val="24"/>
                <w:szCs w:val="24"/>
                <w:lang w:val="en-US"/>
              </w:rPr>
            </w:pPr>
            <w:r>
              <w:rPr>
                <w:rFonts w:cs="Times New Roman"/>
                <w:sz w:val="24"/>
                <w:szCs w:val="24"/>
              </w:rPr>
              <w:t>4</w:t>
            </w:r>
            <w:r>
              <w:rPr>
                <w:rFonts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16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EEB8A93" w14:textId="77777777" w:rsidR="000D6E41" w:rsidRDefault="000D6E41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nyusunan Laporan dan Luaran</w:t>
            </w:r>
          </w:p>
        </w:tc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D302171" w14:textId="77777777" w:rsidR="000D6E41" w:rsidRDefault="000D6E41" w:rsidP="000D6E41">
            <w:pPr>
              <w:pStyle w:val="DaftarParagraf"/>
              <w:numPr>
                <w:ilvl w:val="0"/>
                <w:numId w:val="24"/>
              </w:numPr>
              <w:spacing w:line="240" w:lineRule="auto"/>
              <w:ind w:left="412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nyusunan Laporan</w:t>
            </w:r>
          </w:p>
          <w:p w14:paraId="0A7F9F15" w14:textId="77777777" w:rsidR="000D6E41" w:rsidRDefault="000D6E41" w:rsidP="000D6E41">
            <w:pPr>
              <w:pStyle w:val="DaftarParagraf"/>
              <w:numPr>
                <w:ilvl w:val="0"/>
                <w:numId w:val="24"/>
              </w:numPr>
              <w:spacing w:line="240" w:lineRule="auto"/>
              <w:ind w:left="412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enyusunan Luaran</w:t>
            </w: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D06907D" w14:textId="77777777" w:rsidR="000D6E41" w:rsidRDefault="000D6E41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Ketua, Peneliti, Anggota Peneliti dan Mahasiswa</w:t>
            </w:r>
          </w:p>
        </w:tc>
        <w:tc>
          <w:tcPr>
            <w:tcW w:w="2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FE1FD86" w14:textId="77777777" w:rsidR="000D6E41" w:rsidRDefault="000D6E41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Terselesaikannya laporan dan Publikasi Luaran </w:t>
            </w:r>
            <w:proofErr w:type="spellStart"/>
            <w:r>
              <w:rPr>
                <w:rFonts w:cs="Times New Roman"/>
                <w:sz w:val="24"/>
                <w:szCs w:val="24"/>
              </w:rPr>
              <w:t>penelitain</w:t>
            </w:r>
            <w:proofErr w:type="spellEnd"/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C7F004" w14:textId="77777777" w:rsidR="000D6E41" w:rsidRDefault="000D6E41">
            <w:pPr>
              <w:pStyle w:val="Default"/>
              <w:jc w:val="both"/>
            </w:pPr>
            <w:proofErr w:type="spellStart"/>
            <w:r>
              <w:t>Mengkordinasi</w:t>
            </w:r>
            <w:proofErr w:type="spellEnd"/>
            <w:r>
              <w:t xml:space="preserve"> </w:t>
            </w:r>
            <w:proofErr w:type="spellStart"/>
            <w:r>
              <w:t>penyelesaian</w:t>
            </w:r>
            <w:proofErr w:type="spellEnd"/>
            <w:r>
              <w:t xml:space="preserve"> riset di lokasi </w:t>
            </w:r>
          </w:p>
          <w:p w14:paraId="404FD0B3" w14:textId="77777777" w:rsidR="000D6E41" w:rsidRDefault="000D6E41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</w:p>
        </w:tc>
      </w:tr>
    </w:tbl>
    <w:p w14:paraId="3E36E6A1" w14:textId="712C7BDB" w:rsidR="00A12BE7" w:rsidRDefault="00A12BE7" w:rsidP="00177B23">
      <w:pPr>
        <w:spacing w:after="0" w:line="240" w:lineRule="auto"/>
        <w:contextualSpacing/>
        <w:jc w:val="center"/>
        <w:rPr>
          <w:szCs w:val="24"/>
          <w:lang w:val="en-US"/>
        </w:rPr>
      </w:pPr>
      <w:r w:rsidRPr="00467BD1">
        <w:rPr>
          <w:szCs w:val="24"/>
        </w:rPr>
        <w:t>Sumber</w:t>
      </w:r>
      <w:r w:rsidRPr="00467BD1">
        <w:rPr>
          <w:szCs w:val="24"/>
          <w:lang w:val="en-US"/>
        </w:rPr>
        <w:t xml:space="preserve">: </w:t>
      </w:r>
      <w:proofErr w:type="spellStart"/>
      <w:r w:rsidRPr="00467BD1">
        <w:rPr>
          <w:szCs w:val="24"/>
          <w:lang w:val="en-US"/>
        </w:rPr>
        <w:t>Diolah</w:t>
      </w:r>
      <w:proofErr w:type="spellEnd"/>
      <w:r w:rsidRPr="00467BD1">
        <w:rPr>
          <w:szCs w:val="24"/>
          <w:lang w:val="en-US"/>
        </w:rPr>
        <w:t xml:space="preserve"> </w:t>
      </w:r>
      <w:proofErr w:type="spellStart"/>
      <w:r w:rsidRPr="00467BD1">
        <w:rPr>
          <w:szCs w:val="24"/>
          <w:lang w:val="en-US"/>
        </w:rPr>
        <w:t>dari</w:t>
      </w:r>
      <w:proofErr w:type="spellEnd"/>
      <w:r w:rsidRPr="00467BD1">
        <w:rPr>
          <w:szCs w:val="24"/>
          <w:lang w:val="en-US"/>
        </w:rPr>
        <w:t xml:space="preserve"> hasil penelitian, 2022.</w:t>
      </w:r>
    </w:p>
    <w:p w14:paraId="3E33E078" w14:textId="77777777" w:rsidR="00FA181F" w:rsidRDefault="00FA181F" w:rsidP="00FA181F">
      <w:pPr>
        <w:rPr>
          <w:lang w:val="en-US"/>
        </w:rPr>
      </w:pPr>
    </w:p>
    <w:p w14:paraId="500E4958" w14:textId="69CB759B" w:rsidR="00A2043B" w:rsidRDefault="00A2043B" w:rsidP="00410FD1">
      <w:pPr>
        <w:rPr>
          <w:lang w:val="en-US"/>
        </w:rPr>
      </w:pPr>
      <w:proofErr w:type="spellStart"/>
      <w:r>
        <w:rPr>
          <w:lang w:val="en-US"/>
        </w:rPr>
        <w:t>Visi</w:t>
      </w:r>
      <w:proofErr w:type="spellEnd"/>
      <w:r>
        <w:rPr>
          <w:lang w:val="en-US"/>
        </w:rPr>
        <w:t xml:space="preserve"> – </w:t>
      </w:r>
      <w:proofErr w:type="spellStart"/>
      <w:r>
        <w:rPr>
          <w:lang w:val="en-US"/>
        </w:rPr>
        <w:t>Misi</w:t>
      </w:r>
      <w:proofErr w:type="spellEnd"/>
      <w:r>
        <w:rPr>
          <w:lang w:val="en-US"/>
        </w:rPr>
        <w:t xml:space="preserve"> Instansi/Perusahaan yang </w:t>
      </w:r>
      <w:proofErr w:type="spellStart"/>
      <w:r>
        <w:rPr>
          <w:lang w:val="en-US"/>
        </w:rPr>
        <w:t>Diteliti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>)</w:t>
      </w:r>
    </w:p>
    <w:p w14:paraId="7FBB5683" w14:textId="77777777" w:rsidR="00A2043B" w:rsidRPr="00A2043B" w:rsidRDefault="00A2043B" w:rsidP="00A2043B">
      <w:pPr>
        <w:rPr>
          <w:lang w:val="en-US"/>
        </w:rPr>
      </w:pPr>
      <w:r w:rsidRPr="00A2043B">
        <w:rPr>
          <w:lang w:val="en-US"/>
        </w:rPr>
        <w:t xml:space="preserve">Times New Roman 12, </w:t>
      </w:r>
      <w:proofErr w:type="spellStart"/>
      <w:r w:rsidRPr="00A2043B">
        <w:rPr>
          <w:lang w:val="en-US"/>
        </w:rPr>
        <w:t>spasi</w:t>
      </w:r>
      <w:proofErr w:type="spellEnd"/>
      <w:r w:rsidRPr="00A2043B">
        <w:rPr>
          <w:lang w:val="en-US"/>
        </w:rPr>
        <w:t xml:space="preserve"> 1,5. </w:t>
      </w:r>
    </w:p>
    <w:p w14:paraId="6759AEDD" w14:textId="77777777" w:rsidR="00A2043B" w:rsidRPr="00A2043B" w:rsidRDefault="00A2043B" w:rsidP="00A2043B">
      <w:pPr>
        <w:rPr>
          <w:lang w:val="en-US"/>
        </w:rPr>
      </w:pPr>
    </w:p>
    <w:p w14:paraId="3E974EF2" w14:textId="2CC9EC3F" w:rsidR="00B32272" w:rsidRDefault="00DA739B" w:rsidP="00410FD1">
      <w:pPr>
        <w:rPr>
          <w:lang w:val="en-US"/>
        </w:rPr>
      </w:pPr>
      <w:r>
        <w:rPr>
          <w:lang w:val="en-US"/>
        </w:rPr>
        <w:t>Tugas/</w:t>
      </w:r>
      <w:proofErr w:type="spellStart"/>
      <w:r>
        <w:rPr>
          <w:lang w:val="en-US"/>
        </w:rPr>
        <w:t>Pokok</w:t>
      </w:r>
      <w:proofErr w:type="spellEnd"/>
      <w:r>
        <w:rPr>
          <w:lang w:val="en-US"/>
        </w:rPr>
        <w:t xml:space="preserve"> Fungsi Instan</w:t>
      </w:r>
      <w:r w:rsidR="00A2043B">
        <w:rPr>
          <w:lang w:val="en-US"/>
        </w:rPr>
        <w:t>s</w:t>
      </w:r>
      <w:r>
        <w:rPr>
          <w:lang w:val="en-US"/>
        </w:rPr>
        <w:t>i/</w:t>
      </w:r>
      <w:r w:rsidR="00A2043B">
        <w:rPr>
          <w:lang w:val="en-US"/>
        </w:rPr>
        <w:t xml:space="preserve">Perusahaan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diteliti</w:t>
      </w:r>
      <w:proofErr w:type="spellEnd"/>
      <w:r>
        <w:rPr>
          <w:lang w:val="en-US"/>
        </w:rPr>
        <w:t xml:space="preserve"> </w:t>
      </w:r>
      <w:r w:rsidR="00A2043B">
        <w:rPr>
          <w:lang w:val="en-US"/>
        </w:rPr>
        <w:t>(</w:t>
      </w:r>
      <w:proofErr w:type="spellStart"/>
      <w:r w:rsidR="00A2043B">
        <w:rPr>
          <w:lang w:val="en-US"/>
        </w:rPr>
        <w:t>jika</w:t>
      </w:r>
      <w:proofErr w:type="spellEnd"/>
      <w:r w:rsidR="00A2043B">
        <w:rPr>
          <w:lang w:val="en-US"/>
        </w:rPr>
        <w:t xml:space="preserve"> </w:t>
      </w:r>
      <w:proofErr w:type="spellStart"/>
      <w:r w:rsidR="00A2043B">
        <w:rPr>
          <w:lang w:val="en-US"/>
        </w:rPr>
        <w:t>ada</w:t>
      </w:r>
      <w:proofErr w:type="spellEnd"/>
      <w:r w:rsidR="00A2043B">
        <w:rPr>
          <w:lang w:val="en-US"/>
        </w:rPr>
        <w:t xml:space="preserve">) </w:t>
      </w:r>
    </w:p>
    <w:p w14:paraId="2AAA8A31" w14:textId="2EF17783" w:rsidR="00A2043B" w:rsidRDefault="00DA739B" w:rsidP="00DA739B">
      <w:pPr>
        <w:rPr>
          <w:lang w:val="en-US"/>
        </w:rPr>
      </w:pPr>
      <w:r w:rsidRPr="00DA739B">
        <w:rPr>
          <w:lang w:val="en-US"/>
        </w:rPr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</w:p>
    <w:p w14:paraId="0082BA7B" w14:textId="77777777" w:rsidR="00FC7D5C" w:rsidRDefault="00FC7D5C" w:rsidP="00DA739B">
      <w:pPr>
        <w:rPr>
          <w:lang w:val="en-US"/>
        </w:rPr>
      </w:pPr>
    </w:p>
    <w:p w14:paraId="17C431D5" w14:textId="0EEC8646" w:rsidR="00A2043B" w:rsidRDefault="00A2043B" w:rsidP="00410FD1">
      <w:pPr>
        <w:rPr>
          <w:lang w:val="en-US"/>
        </w:rPr>
      </w:pPr>
      <w:proofErr w:type="spellStart"/>
      <w:r>
        <w:rPr>
          <w:lang w:val="en-US"/>
        </w:rPr>
        <w:t>Profil</w:t>
      </w:r>
      <w:proofErr w:type="spellEnd"/>
      <w:r>
        <w:rPr>
          <w:lang w:val="en-US"/>
        </w:rPr>
        <w:t xml:space="preserve"> Instansi/Perusahaan yang </w:t>
      </w:r>
      <w:proofErr w:type="spellStart"/>
      <w:r>
        <w:rPr>
          <w:lang w:val="en-US"/>
        </w:rPr>
        <w:t>diteliti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) </w:t>
      </w:r>
    </w:p>
    <w:p w14:paraId="160AF2CD" w14:textId="6752D9D4" w:rsidR="00467BD1" w:rsidRDefault="00A2043B" w:rsidP="00FC7D5C">
      <w:pPr>
        <w:rPr>
          <w:lang w:val="en-US"/>
        </w:rPr>
      </w:pPr>
      <w:r w:rsidRPr="00DA739B">
        <w:rPr>
          <w:lang w:val="en-US"/>
        </w:rPr>
        <w:lastRenderedPageBreak/>
        <w:t xml:space="preserve">Times New Roman 12, </w:t>
      </w:r>
      <w:proofErr w:type="spellStart"/>
      <w:r w:rsidRPr="00DA739B">
        <w:rPr>
          <w:lang w:val="en-US"/>
        </w:rPr>
        <w:t>spasi</w:t>
      </w:r>
      <w:proofErr w:type="spellEnd"/>
      <w:r w:rsidRPr="00DA739B">
        <w:rPr>
          <w:lang w:val="en-US"/>
        </w:rPr>
        <w:t xml:space="preserve"> 1,5. </w:t>
      </w:r>
      <w:r>
        <w:rPr>
          <w:lang w:val="en-US"/>
        </w:rPr>
        <w:t xml:space="preserve">Jika poin A, B, dan C tidak tersedia, minimal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fil</w:t>
      </w:r>
      <w:proofErr w:type="spellEnd"/>
      <w:r>
        <w:rPr>
          <w:lang w:val="en-US"/>
        </w:rPr>
        <w:t>/gambaran singkat lokasi penelitian</w:t>
      </w:r>
      <w:r w:rsidR="00FC7D5C">
        <w:rPr>
          <w:lang w:val="en-US"/>
        </w:rPr>
        <w:t>.</w:t>
      </w:r>
    </w:p>
    <w:p w14:paraId="707B76D9" w14:textId="77777777" w:rsidR="00410FD1" w:rsidRDefault="00410FD1" w:rsidP="00FC7D5C">
      <w:pPr>
        <w:rPr>
          <w:rFonts w:eastAsiaTheme="majorEastAsia" w:cstheme="majorBidi"/>
          <w:b/>
          <w:bCs/>
          <w:color w:val="000000" w:themeColor="text1"/>
          <w:sz w:val="28"/>
          <w:szCs w:val="28"/>
          <w:lang w:val="en-US"/>
        </w:rPr>
      </w:pPr>
    </w:p>
    <w:p w14:paraId="6603B683" w14:textId="5932148E" w:rsidR="004768B0" w:rsidRDefault="00A2043B" w:rsidP="00410FD1">
      <w:pPr>
        <w:pStyle w:val="Judul2"/>
        <w:numPr>
          <w:ilvl w:val="0"/>
          <w:numId w:val="6"/>
        </w:numPr>
        <w:tabs>
          <w:tab w:val="left" w:pos="360"/>
        </w:tabs>
        <w:ind w:left="360"/>
        <w:rPr>
          <w:lang w:val="en-US"/>
        </w:rPr>
      </w:pPr>
      <w:bookmarkStart w:id="27" w:name="_Toc106597322"/>
      <w:r>
        <w:rPr>
          <w:lang w:val="en-US"/>
        </w:rPr>
        <w:t>Hasil Penelitian</w:t>
      </w:r>
      <w:bookmarkEnd w:id="27"/>
      <w:r>
        <w:rPr>
          <w:lang w:val="en-US"/>
        </w:rPr>
        <w:t xml:space="preserve"> </w:t>
      </w:r>
    </w:p>
    <w:p w14:paraId="24DDCAE9" w14:textId="73CF7810" w:rsidR="00A2043B" w:rsidRDefault="00A2043B" w:rsidP="00A2043B">
      <w:pPr>
        <w:rPr>
          <w:lang w:val="en-US"/>
        </w:rPr>
      </w:pPr>
      <w:proofErr w:type="spellStart"/>
      <w:r>
        <w:rPr>
          <w:lang w:val="en-US"/>
        </w:rPr>
        <w:t>Menguraikan</w:t>
      </w:r>
      <w:proofErr w:type="spellEnd"/>
      <w:r>
        <w:rPr>
          <w:lang w:val="en-US"/>
        </w:rPr>
        <w:t xml:space="preserve"> temuan-temuan data di lapangan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hasil </w:t>
      </w:r>
      <w:proofErr w:type="spellStart"/>
      <w:r>
        <w:rPr>
          <w:lang w:val="en-US"/>
        </w:rPr>
        <w:t>wawancara</w:t>
      </w:r>
      <w:proofErr w:type="spellEnd"/>
      <w:r>
        <w:rPr>
          <w:lang w:val="en-US"/>
        </w:rPr>
        <w:t xml:space="preserve">, observasi, </w:t>
      </w:r>
      <w:proofErr w:type="spellStart"/>
      <w:r>
        <w:rPr>
          <w:lang w:val="en-US"/>
        </w:rPr>
        <w:t>dokumentasi</w:t>
      </w:r>
      <w:proofErr w:type="spellEnd"/>
      <w:r>
        <w:rPr>
          <w:lang w:val="en-US"/>
        </w:rPr>
        <w:t xml:space="preserve"> maupun </w:t>
      </w:r>
      <w:proofErr w:type="spellStart"/>
      <w:r>
        <w:rPr>
          <w:lang w:val="en-US"/>
        </w:rPr>
        <w:t>kuisioer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angke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ebarkan</w:t>
      </w:r>
      <w:proofErr w:type="spellEnd"/>
      <w:r>
        <w:rPr>
          <w:lang w:val="en-US"/>
        </w:rPr>
        <w:t xml:space="preserve"> di lapangan. </w:t>
      </w:r>
    </w:p>
    <w:p w14:paraId="793DF3D2" w14:textId="77777777" w:rsidR="00A2043B" w:rsidRPr="00A2043B" w:rsidRDefault="00A2043B" w:rsidP="00A2043B">
      <w:pPr>
        <w:rPr>
          <w:lang w:val="en-US"/>
        </w:rPr>
      </w:pPr>
    </w:p>
    <w:p w14:paraId="29BEC189" w14:textId="58BFC2C9" w:rsidR="003E60C1" w:rsidRDefault="00A2043B" w:rsidP="00410FD1">
      <w:pPr>
        <w:pStyle w:val="Judul2"/>
        <w:numPr>
          <w:ilvl w:val="0"/>
          <w:numId w:val="6"/>
        </w:numPr>
        <w:ind w:left="450" w:hanging="450"/>
        <w:rPr>
          <w:lang w:val="en-US"/>
        </w:rPr>
      </w:pPr>
      <w:bookmarkStart w:id="28" w:name="_Toc106597323"/>
      <w:r>
        <w:rPr>
          <w:lang w:val="en-US"/>
        </w:rPr>
        <w:t>Pembahasan</w:t>
      </w:r>
      <w:bookmarkEnd w:id="28"/>
      <w:r>
        <w:rPr>
          <w:lang w:val="en-US"/>
        </w:rPr>
        <w:t xml:space="preserve"> </w:t>
      </w:r>
    </w:p>
    <w:p w14:paraId="4FA090D4" w14:textId="09FCC97E" w:rsidR="00A2043B" w:rsidRPr="00A2043B" w:rsidRDefault="00A2043B" w:rsidP="00A2043B">
      <w:pPr>
        <w:rPr>
          <w:lang w:val="en-US"/>
        </w:rPr>
      </w:pPr>
      <w:proofErr w:type="spellStart"/>
      <w:r>
        <w:rPr>
          <w:lang w:val="en-US"/>
        </w:rPr>
        <w:t>Menguraikan</w:t>
      </w:r>
      <w:proofErr w:type="spellEnd"/>
      <w:r>
        <w:rPr>
          <w:lang w:val="en-US"/>
        </w:rPr>
        <w:t xml:space="preserve"> analisis data yang </w:t>
      </w:r>
      <w:proofErr w:type="spellStart"/>
      <w:r>
        <w:rPr>
          <w:lang w:val="en-US"/>
        </w:rPr>
        <w:t>anda</w:t>
      </w:r>
      <w:proofErr w:type="spellEnd"/>
      <w:r>
        <w:rPr>
          <w:lang w:val="en-US"/>
        </w:rPr>
        <w:t xml:space="preserve"> </w:t>
      </w:r>
      <w:proofErr w:type="spellStart"/>
      <w:r w:rsidR="00A53403">
        <w:rPr>
          <w:lang w:val="en-US"/>
        </w:rPr>
        <w:t>dapatkan</w:t>
      </w:r>
      <w:proofErr w:type="spellEnd"/>
      <w:r w:rsidR="00A53403">
        <w:rPr>
          <w:lang w:val="en-US"/>
        </w:rPr>
        <w:t xml:space="preserve"> </w:t>
      </w:r>
      <w:proofErr w:type="spellStart"/>
      <w:r w:rsidR="00A53403">
        <w:rPr>
          <w:lang w:val="en-US"/>
        </w:rPr>
        <w:t>dari</w:t>
      </w:r>
      <w:proofErr w:type="spellEnd"/>
      <w:r w:rsidR="00A53403">
        <w:rPr>
          <w:lang w:val="en-US"/>
        </w:rPr>
        <w:t xml:space="preserve"> hasil penelitian. Misal </w:t>
      </w:r>
      <w:proofErr w:type="spellStart"/>
      <w:r w:rsidR="00A53403">
        <w:rPr>
          <w:lang w:val="en-US"/>
        </w:rPr>
        <w:t>anda</w:t>
      </w:r>
      <w:proofErr w:type="spellEnd"/>
      <w:r w:rsidR="00A53403">
        <w:rPr>
          <w:lang w:val="en-US"/>
        </w:rPr>
        <w:t xml:space="preserve"> menggunakan jenis penelitian tindakan, </w:t>
      </w:r>
      <w:proofErr w:type="spellStart"/>
      <w:r w:rsidR="00A53403">
        <w:rPr>
          <w:lang w:val="en-US"/>
        </w:rPr>
        <w:t>maka</w:t>
      </w:r>
      <w:proofErr w:type="spellEnd"/>
      <w:r w:rsidR="00A53403">
        <w:rPr>
          <w:lang w:val="en-US"/>
        </w:rPr>
        <w:t xml:space="preserve"> bisa </w:t>
      </w:r>
      <w:proofErr w:type="spellStart"/>
      <w:r w:rsidR="00A53403">
        <w:rPr>
          <w:lang w:val="en-US"/>
        </w:rPr>
        <w:t>menguraikan</w:t>
      </w:r>
      <w:proofErr w:type="spellEnd"/>
      <w:r w:rsidR="00A53403">
        <w:rPr>
          <w:lang w:val="en-US"/>
        </w:rPr>
        <w:t xml:space="preserve"> model/</w:t>
      </w:r>
      <w:proofErr w:type="spellStart"/>
      <w:r w:rsidR="00A53403">
        <w:rPr>
          <w:lang w:val="en-US"/>
        </w:rPr>
        <w:t>denah</w:t>
      </w:r>
      <w:proofErr w:type="spellEnd"/>
      <w:r w:rsidR="00A53403">
        <w:rPr>
          <w:lang w:val="en-US"/>
        </w:rPr>
        <w:t>/</w:t>
      </w:r>
      <w:proofErr w:type="spellStart"/>
      <w:r w:rsidR="00A53403">
        <w:rPr>
          <w:lang w:val="en-US"/>
        </w:rPr>
        <w:t>sketsa</w:t>
      </w:r>
      <w:proofErr w:type="spellEnd"/>
      <w:r w:rsidR="00A53403">
        <w:rPr>
          <w:lang w:val="en-US"/>
        </w:rPr>
        <w:t>/</w:t>
      </w:r>
      <w:proofErr w:type="spellStart"/>
      <w:r w:rsidR="00A53403">
        <w:rPr>
          <w:lang w:val="en-US"/>
        </w:rPr>
        <w:t>alur</w:t>
      </w:r>
      <w:proofErr w:type="spellEnd"/>
      <w:r w:rsidR="00A53403">
        <w:rPr>
          <w:lang w:val="en-US"/>
        </w:rPr>
        <w:t xml:space="preserve">/prosedur yang </w:t>
      </w:r>
      <w:proofErr w:type="spellStart"/>
      <w:r w:rsidR="00A53403">
        <w:rPr>
          <w:lang w:val="en-US"/>
        </w:rPr>
        <w:t>anda</w:t>
      </w:r>
      <w:proofErr w:type="spellEnd"/>
      <w:r w:rsidR="00A53403">
        <w:rPr>
          <w:lang w:val="en-US"/>
        </w:rPr>
        <w:t xml:space="preserve"> </w:t>
      </w:r>
      <w:proofErr w:type="spellStart"/>
      <w:r w:rsidR="00A53403">
        <w:rPr>
          <w:lang w:val="en-US"/>
        </w:rPr>
        <w:t>hasilkan</w:t>
      </w:r>
      <w:proofErr w:type="spellEnd"/>
      <w:r w:rsidR="00A53403">
        <w:rPr>
          <w:lang w:val="en-US"/>
        </w:rPr>
        <w:t xml:space="preserve"> </w:t>
      </w:r>
      <w:proofErr w:type="spellStart"/>
      <w:r w:rsidR="00A53403">
        <w:rPr>
          <w:lang w:val="en-US"/>
        </w:rPr>
        <w:t>dari</w:t>
      </w:r>
      <w:proofErr w:type="spellEnd"/>
      <w:r w:rsidR="00A53403">
        <w:rPr>
          <w:lang w:val="en-US"/>
        </w:rPr>
        <w:t xml:space="preserve"> penelitian. Contohnya </w:t>
      </w:r>
      <w:proofErr w:type="spellStart"/>
      <w:r w:rsidR="00A53403">
        <w:rPr>
          <w:lang w:val="en-US"/>
        </w:rPr>
        <w:t>alur</w:t>
      </w:r>
      <w:proofErr w:type="spellEnd"/>
      <w:r w:rsidR="00A53403">
        <w:rPr>
          <w:lang w:val="en-US"/>
        </w:rPr>
        <w:t xml:space="preserve"> </w:t>
      </w:r>
      <w:proofErr w:type="spellStart"/>
      <w:r w:rsidR="00A53403">
        <w:rPr>
          <w:lang w:val="en-US"/>
        </w:rPr>
        <w:t>peyimpanan</w:t>
      </w:r>
      <w:proofErr w:type="spellEnd"/>
      <w:r w:rsidR="00A53403">
        <w:rPr>
          <w:lang w:val="en-US"/>
        </w:rPr>
        <w:t xml:space="preserve"> arsip yang </w:t>
      </w:r>
      <w:proofErr w:type="spellStart"/>
      <w:r w:rsidR="00A53403">
        <w:rPr>
          <w:lang w:val="en-US"/>
        </w:rPr>
        <w:t>diciptakan</w:t>
      </w:r>
      <w:proofErr w:type="spellEnd"/>
      <w:r w:rsidR="00A53403">
        <w:rPr>
          <w:lang w:val="en-US"/>
        </w:rPr>
        <w:t xml:space="preserve"> untuk </w:t>
      </w:r>
      <w:proofErr w:type="spellStart"/>
      <w:r w:rsidR="00A53403">
        <w:rPr>
          <w:lang w:val="en-US"/>
        </w:rPr>
        <w:t>sebuah</w:t>
      </w:r>
      <w:proofErr w:type="spellEnd"/>
      <w:r w:rsidR="00A53403">
        <w:rPr>
          <w:lang w:val="en-US"/>
        </w:rPr>
        <w:t xml:space="preserve"> instansi/</w:t>
      </w:r>
      <w:proofErr w:type="spellStart"/>
      <w:r w:rsidR="00A53403">
        <w:rPr>
          <w:lang w:val="en-US"/>
        </w:rPr>
        <w:t>perusahaan</w:t>
      </w:r>
      <w:proofErr w:type="spellEnd"/>
      <w:r w:rsidR="00A53403">
        <w:rPr>
          <w:lang w:val="en-US"/>
        </w:rPr>
        <w:t xml:space="preserve">. </w:t>
      </w:r>
    </w:p>
    <w:p w14:paraId="43ADF01F" w14:textId="5C548A1D" w:rsidR="00CF2A30" w:rsidRPr="002F7925" w:rsidRDefault="004768B0" w:rsidP="00723D15">
      <w:pPr>
        <w:pStyle w:val="Judul1"/>
        <w:rPr>
          <w:lang w:val="en-US"/>
        </w:rPr>
      </w:pPr>
      <w:r>
        <w:br w:type="page"/>
      </w:r>
      <w:bookmarkStart w:id="29" w:name="_Toc106597324"/>
      <w:r w:rsidR="00A53403">
        <w:rPr>
          <w:lang w:val="en-US"/>
        </w:rPr>
        <w:lastRenderedPageBreak/>
        <w:t>BAB V. PENUTUP</w:t>
      </w:r>
      <w:bookmarkEnd w:id="29"/>
      <w:r w:rsidR="00A53403">
        <w:rPr>
          <w:lang w:val="en-US"/>
        </w:rPr>
        <w:t xml:space="preserve"> </w:t>
      </w:r>
    </w:p>
    <w:p w14:paraId="45B06657" w14:textId="77777777" w:rsidR="00A53403" w:rsidRDefault="00A53403">
      <w:pPr>
        <w:spacing w:line="276" w:lineRule="auto"/>
        <w:jc w:val="left"/>
        <w:rPr>
          <w:rFonts w:cs="Times New Roman"/>
          <w:color w:val="000000" w:themeColor="text1"/>
          <w:szCs w:val="24"/>
          <w:lang w:val="en-US"/>
        </w:rPr>
      </w:pPr>
    </w:p>
    <w:p w14:paraId="5A7DD7A2" w14:textId="6A6C9CE0" w:rsidR="00A53403" w:rsidRDefault="00A53403">
      <w:pPr>
        <w:spacing w:line="276" w:lineRule="auto"/>
        <w:jc w:val="left"/>
        <w:rPr>
          <w:rFonts w:cs="Times New Roman"/>
          <w:color w:val="000000" w:themeColor="text1"/>
          <w:szCs w:val="24"/>
          <w:lang w:val="en-US"/>
        </w:rPr>
      </w:pPr>
    </w:p>
    <w:p w14:paraId="63CB3782" w14:textId="061D52EB" w:rsidR="00FC7D5C" w:rsidRDefault="00FC7D5C">
      <w:pPr>
        <w:spacing w:line="276" w:lineRule="auto"/>
        <w:jc w:val="left"/>
        <w:rPr>
          <w:rFonts w:cs="Times New Roman"/>
          <w:color w:val="000000" w:themeColor="text1"/>
          <w:szCs w:val="24"/>
          <w:lang w:val="en-US"/>
        </w:rPr>
      </w:pPr>
    </w:p>
    <w:p w14:paraId="2E02A8EF" w14:textId="77777777" w:rsidR="00FC7D5C" w:rsidRDefault="00FC7D5C">
      <w:pPr>
        <w:spacing w:line="276" w:lineRule="auto"/>
        <w:jc w:val="left"/>
        <w:rPr>
          <w:rFonts w:cs="Times New Roman"/>
          <w:color w:val="000000" w:themeColor="text1"/>
          <w:szCs w:val="24"/>
          <w:lang w:val="en-US"/>
        </w:rPr>
      </w:pPr>
    </w:p>
    <w:p w14:paraId="615DF32F" w14:textId="00465B4A" w:rsidR="00A53403" w:rsidRDefault="00410FD1" w:rsidP="00FC7D5C">
      <w:pPr>
        <w:pStyle w:val="Judul2"/>
        <w:numPr>
          <w:ilvl w:val="0"/>
          <w:numId w:val="44"/>
        </w:numPr>
        <w:ind w:left="360"/>
        <w:rPr>
          <w:lang w:val="en-US"/>
        </w:rPr>
      </w:pPr>
      <w:bookmarkStart w:id="30" w:name="_Toc106597325"/>
      <w:r>
        <w:rPr>
          <w:lang w:val="en-US"/>
        </w:rPr>
        <w:t>Kesimpulan</w:t>
      </w:r>
      <w:bookmarkEnd w:id="30"/>
      <w:r>
        <w:rPr>
          <w:lang w:val="en-US"/>
        </w:rPr>
        <w:t xml:space="preserve"> </w:t>
      </w:r>
    </w:p>
    <w:p w14:paraId="6C4731C1" w14:textId="00D83338" w:rsidR="00A53403" w:rsidRDefault="00410FD1" w:rsidP="00A53403">
      <w:pPr>
        <w:rPr>
          <w:lang w:val="en-US"/>
        </w:rPr>
      </w:pPr>
      <w:r>
        <w:rPr>
          <w:lang w:val="en-US"/>
        </w:rPr>
        <w:t xml:space="preserve">Menjawab pertanyaan penelitian </w:t>
      </w:r>
    </w:p>
    <w:p w14:paraId="024CB799" w14:textId="77777777" w:rsidR="00A53403" w:rsidRPr="00A2043B" w:rsidRDefault="00A53403" w:rsidP="00A53403">
      <w:pPr>
        <w:rPr>
          <w:lang w:val="en-US"/>
        </w:rPr>
      </w:pPr>
    </w:p>
    <w:p w14:paraId="542C0D12" w14:textId="3450C3EE" w:rsidR="00A53403" w:rsidRDefault="00410FD1" w:rsidP="00FC7D5C">
      <w:pPr>
        <w:pStyle w:val="Judul2"/>
        <w:numPr>
          <w:ilvl w:val="0"/>
          <w:numId w:val="44"/>
        </w:numPr>
        <w:ind w:left="450" w:hanging="450"/>
        <w:rPr>
          <w:lang w:val="en-US"/>
        </w:rPr>
      </w:pPr>
      <w:bookmarkStart w:id="31" w:name="_Toc106597326"/>
      <w:r>
        <w:rPr>
          <w:lang w:val="en-US"/>
        </w:rPr>
        <w:t>Saran</w:t>
      </w:r>
      <w:bookmarkEnd w:id="31"/>
      <w:r w:rsidR="00A53403">
        <w:rPr>
          <w:lang w:val="en-US"/>
        </w:rPr>
        <w:t xml:space="preserve"> </w:t>
      </w:r>
    </w:p>
    <w:p w14:paraId="02E1BE04" w14:textId="40CEA53E" w:rsidR="00A53403" w:rsidRPr="00A31572" w:rsidRDefault="00410FD1" w:rsidP="00A31572">
      <w:pPr>
        <w:rPr>
          <w:lang w:val="en-US"/>
        </w:rPr>
      </w:pPr>
      <w:proofErr w:type="spellStart"/>
      <w:r>
        <w:rPr>
          <w:lang w:val="en-US"/>
        </w:rPr>
        <w:t>Me</w:t>
      </w:r>
      <w:r w:rsidR="00A31572">
        <w:rPr>
          <w:lang w:val="en-US"/>
        </w:rPr>
        <w:t>mberikan</w:t>
      </w:r>
      <w:proofErr w:type="spellEnd"/>
      <w:r w:rsidR="00A31572">
        <w:rPr>
          <w:lang w:val="en-US"/>
        </w:rPr>
        <w:t xml:space="preserve"> saran yang sifatnya </w:t>
      </w:r>
      <w:proofErr w:type="spellStart"/>
      <w:r w:rsidR="00A31572">
        <w:rPr>
          <w:lang w:val="en-US"/>
        </w:rPr>
        <w:t>praktis</w:t>
      </w:r>
      <w:proofErr w:type="spellEnd"/>
      <w:r w:rsidR="00A31572">
        <w:rPr>
          <w:lang w:val="en-US"/>
        </w:rPr>
        <w:t xml:space="preserve"> dan bisa langsung </w:t>
      </w:r>
      <w:proofErr w:type="spellStart"/>
      <w:r w:rsidR="00A31572">
        <w:rPr>
          <w:lang w:val="en-US"/>
        </w:rPr>
        <w:t>dipraktekkan</w:t>
      </w:r>
      <w:proofErr w:type="spellEnd"/>
      <w:r w:rsidR="00A31572">
        <w:rPr>
          <w:lang w:val="en-US"/>
        </w:rPr>
        <w:t xml:space="preserve">. </w:t>
      </w:r>
    </w:p>
    <w:p w14:paraId="475DC72B" w14:textId="77777777" w:rsidR="00A31572" w:rsidRDefault="00A31572">
      <w:pPr>
        <w:spacing w:line="276" w:lineRule="auto"/>
        <w:jc w:val="left"/>
        <w:rPr>
          <w:rFonts w:eastAsiaTheme="majorEastAsia" w:cstheme="majorBidi"/>
          <w:b/>
          <w:bCs/>
          <w:color w:val="000000" w:themeColor="text1"/>
          <w:sz w:val="28"/>
          <w:szCs w:val="28"/>
          <w:lang w:val="en-US"/>
        </w:rPr>
      </w:pPr>
      <w:r>
        <w:rPr>
          <w:lang w:val="en-US"/>
        </w:rPr>
        <w:br w:type="page"/>
      </w:r>
    </w:p>
    <w:p w14:paraId="5C4DB571" w14:textId="52A60D6C" w:rsidR="00B7789D" w:rsidRDefault="00FC7D5C" w:rsidP="00FC7D5C">
      <w:pPr>
        <w:pStyle w:val="Judul1"/>
        <w:rPr>
          <w:rFonts w:cs="Times New Roman"/>
          <w:szCs w:val="24"/>
          <w:lang w:val="en-US"/>
        </w:rPr>
      </w:pPr>
      <w:bookmarkStart w:id="32" w:name="_Toc106597327"/>
      <w:r>
        <w:rPr>
          <w:lang w:val="en-US"/>
        </w:rPr>
        <w:lastRenderedPageBreak/>
        <w:t>DAFTAR PUSTAKA</w:t>
      </w:r>
      <w:bookmarkEnd w:id="32"/>
    </w:p>
    <w:p w14:paraId="29435062" w14:textId="50104571" w:rsidR="00CE77D2" w:rsidRDefault="00CE77D2" w:rsidP="00FC7D5C"/>
    <w:p w14:paraId="1B44ED4C" w14:textId="52F0FC2F" w:rsidR="00FC7D5C" w:rsidRDefault="00FC7D5C" w:rsidP="00FC7D5C"/>
    <w:p w14:paraId="0207683A" w14:textId="3AD2FFA7" w:rsidR="00FC7D5C" w:rsidRDefault="00FC7D5C" w:rsidP="00FC7D5C"/>
    <w:p w14:paraId="4BA6853B" w14:textId="37481B43" w:rsidR="00FC7D5C" w:rsidRPr="00FC7D5C" w:rsidRDefault="00FC7D5C" w:rsidP="00FC7D5C">
      <w:pPr>
        <w:rPr>
          <w:lang w:val="en-US"/>
        </w:rPr>
      </w:pPr>
    </w:p>
    <w:bookmarkEnd w:id="11"/>
    <w:p w14:paraId="19E3DEB8" w14:textId="011E7AC1" w:rsidR="00B20D74" w:rsidRPr="00B20D74" w:rsidRDefault="00332FF6" w:rsidP="0093267A">
      <w:pPr>
        <w:widowControl w:val="0"/>
        <w:autoSpaceDE w:val="0"/>
        <w:autoSpaceDN w:val="0"/>
        <w:adjustRightInd w:val="0"/>
        <w:spacing w:line="240" w:lineRule="auto"/>
        <w:ind w:left="720" w:hanging="720"/>
        <w:rPr>
          <w:rFonts w:cs="Times New Roman"/>
          <w:noProof/>
          <w:szCs w:val="24"/>
        </w:rPr>
      </w:pPr>
      <w:r>
        <w:rPr>
          <w:rFonts w:eastAsiaTheme="majorEastAsia" w:cs="Times New Roman"/>
          <w:b/>
          <w:bCs/>
          <w:color w:val="000000" w:themeColor="text1"/>
          <w:szCs w:val="24"/>
        </w:rPr>
        <w:fldChar w:fldCharType="begin" w:fldLock="1"/>
      </w:r>
      <w:r>
        <w:rPr>
          <w:rFonts w:eastAsiaTheme="majorEastAsia" w:cs="Times New Roman"/>
          <w:b/>
          <w:bCs/>
          <w:color w:val="000000" w:themeColor="text1"/>
          <w:szCs w:val="24"/>
        </w:rPr>
        <w:instrText xml:space="preserve">ADDIN Mendeley Bibliography CSL_BIBLIOGRAPHY </w:instrText>
      </w:r>
      <w:r>
        <w:rPr>
          <w:rFonts w:eastAsiaTheme="majorEastAsia" w:cs="Times New Roman"/>
          <w:b/>
          <w:bCs/>
          <w:color w:val="000000" w:themeColor="text1"/>
          <w:szCs w:val="24"/>
        </w:rPr>
        <w:fldChar w:fldCharType="separate"/>
      </w:r>
      <w:r w:rsidR="00B20D74" w:rsidRPr="00B20D74">
        <w:rPr>
          <w:rFonts w:cs="Times New Roman"/>
          <w:noProof/>
          <w:szCs w:val="24"/>
        </w:rPr>
        <w:t xml:space="preserve">Aleksandrova, M. </w:t>
      </w:r>
      <w:r w:rsidR="00B20D74" w:rsidRPr="00B20D74">
        <w:rPr>
          <w:rFonts w:cs="Times New Roman"/>
          <w:i/>
          <w:iCs/>
          <w:noProof/>
          <w:szCs w:val="24"/>
        </w:rPr>
        <w:t>et al.</w:t>
      </w:r>
      <w:r w:rsidR="00B20D74" w:rsidRPr="00B20D74">
        <w:rPr>
          <w:rFonts w:cs="Times New Roman"/>
          <w:noProof/>
          <w:szCs w:val="24"/>
        </w:rPr>
        <w:t xml:space="preserve"> (2021) </w:t>
      </w:r>
      <w:r w:rsidR="00B20D74" w:rsidRPr="00B20D74">
        <w:rPr>
          <w:rFonts w:cs="Times New Roman"/>
          <w:i/>
          <w:iCs/>
          <w:noProof/>
          <w:szCs w:val="24"/>
        </w:rPr>
        <w:t>The World Risk Index 2021</w:t>
      </w:r>
      <w:r w:rsidR="00B20D74" w:rsidRPr="00B20D74">
        <w:rPr>
          <w:rFonts w:cs="Times New Roman"/>
          <w:noProof/>
          <w:szCs w:val="24"/>
        </w:rPr>
        <w:t xml:space="preserve">, </w:t>
      </w:r>
      <w:r w:rsidR="00B20D74" w:rsidRPr="00B20D74">
        <w:rPr>
          <w:rFonts w:cs="Times New Roman"/>
          <w:i/>
          <w:iCs/>
          <w:noProof/>
          <w:szCs w:val="24"/>
        </w:rPr>
        <w:t>World Risk Report 2021 F</w:t>
      </w:r>
      <w:r w:rsidR="00B20D74" w:rsidRPr="00B20D74">
        <w:rPr>
          <w:rFonts w:cs="Times New Roman"/>
          <w:noProof/>
          <w:szCs w:val="24"/>
        </w:rPr>
        <w:t>. Institute for International Law of Peace and Armed Conflict (IFHV).</w:t>
      </w:r>
    </w:p>
    <w:p w14:paraId="55E3E80C" w14:textId="77777777" w:rsidR="00B20D74" w:rsidRPr="00B20D74" w:rsidRDefault="00B20D74" w:rsidP="0093267A">
      <w:pPr>
        <w:widowControl w:val="0"/>
        <w:autoSpaceDE w:val="0"/>
        <w:autoSpaceDN w:val="0"/>
        <w:adjustRightInd w:val="0"/>
        <w:spacing w:line="240" w:lineRule="auto"/>
        <w:ind w:left="720" w:hanging="720"/>
        <w:rPr>
          <w:rFonts w:cs="Times New Roman"/>
          <w:noProof/>
          <w:szCs w:val="24"/>
        </w:rPr>
      </w:pPr>
      <w:r w:rsidRPr="00B20D74">
        <w:rPr>
          <w:rFonts w:cs="Times New Roman"/>
          <w:noProof/>
          <w:szCs w:val="24"/>
        </w:rPr>
        <w:t xml:space="preserve">BNPB (2021a) </w:t>
      </w:r>
      <w:r w:rsidRPr="00B20D74">
        <w:rPr>
          <w:rFonts w:cs="Times New Roman"/>
          <w:i/>
          <w:iCs/>
          <w:noProof/>
          <w:szCs w:val="24"/>
        </w:rPr>
        <w:t>Data Informasi Bencana Indonesia</w:t>
      </w:r>
      <w:r w:rsidRPr="00B20D74">
        <w:rPr>
          <w:rFonts w:cs="Times New Roman"/>
          <w:noProof/>
          <w:szCs w:val="24"/>
        </w:rPr>
        <w:t xml:space="preserve">, </w:t>
      </w:r>
      <w:r w:rsidRPr="00B20D74">
        <w:rPr>
          <w:rFonts w:cs="Times New Roman"/>
          <w:i/>
          <w:iCs/>
          <w:noProof/>
          <w:szCs w:val="24"/>
        </w:rPr>
        <w:t>Data Informasi Bencana Indonesia</w:t>
      </w:r>
      <w:r w:rsidRPr="00B20D74">
        <w:rPr>
          <w:rFonts w:cs="Times New Roman"/>
          <w:noProof/>
          <w:szCs w:val="24"/>
        </w:rPr>
        <w:t>. Available at: https://dibi.bnpb.go.id/xdibi (Accessed: 31 March 2022).</w:t>
      </w:r>
    </w:p>
    <w:p w14:paraId="2349FED6" w14:textId="77777777" w:rsidR="00B20D74" w:rsidRPr="00B20D74" w:rsidRDefault="00B20D74" w:rsidP="0093267A">
      <w:pPr>
        <w:widowControl w:val="0"/>
        <w:autoSpaceDE w:val="0"/>
        <w:autoSpaceDN w:val="0"/>
        <w:adjustRightInd w:val="0"/>
        <w:spacing w:line="240" w:lineRule="auto"/>
        <w:ind w:left="720" w:hanging="720"/>
        <w:rPr>
          <w:rFonts w:cs="Times New Roman"/>
          <w:noProof/>
          <w:szCs w:val="24"/>
        </w:rPr>
      </w:pPr>
      <w:r w:rsidRPr="00B20D74">
        <w:rPr>
          <w:rFonts w:cs="Times New Roman"/>
          <w:noProof/>
          <w:szCs w:val="24"/>
        </w:rPr>
        <w:t xml:space="preserve">BNPB (2021b) </w:t>
      </w:r>
      <w:r w:rsidRPr="00B20D74">
        <w:rPr>
          <w:rFonts w:cs="Times New Roman"/>
          <w:i/>
          <w:iCs/>
          <w:noProof/>
          <w:szCs w:val="24"/>
        </w:rPr>
        <w:t>Geoportal Data Bencana Indonesia</w:t>
      </w:r>
      <w:r w:rsidRPr="00B20D74">
        <w:rPr>
          <w:rFonts w:cs="Times New Roman"/>
          <w:noProof/>
          <w:szCs w:val="24"/>
        </w:rPr>
        <w:t>. Available at: https://gis.bnpb.go.id/ (Accessed: 24 March 2022).</w:t>
      </w:r>
    </w:p>
    <w:p w14:paraId="68C20F7D" w14:textId="77777777" w:rsidR="00B20D74" w:rsidRPr="00B20D74" w:rsidRDefault="00B20D74" w:rsidP="0093267A">
      <w:pPr>
        <w:widowControl w:val="0"/>
        <w:autoSpaceDE w:val="0"/>
        <w:autoSpaceDN w:val="0"/>
        <w:adjustRightInd w:val="0"/>
        <w:spacing w:line="240" w:lineRule="auto"/>
        <w:ind w:left="720" w:hanging="720"/>
        <w:rPr>
          <w:rFonts w:cs="Times New Roman"/>
          <w:noProof/>
          <w:szCs w:val="24"/>
        </w:rPr>
      </w:pPr>
      <w:r w:rsidRPr="00B20D74">
        <w:rPr>
          <w:rFonts w:cs="Times New Roman"/>
          <w:noProof/>
          <w:szCs w:val="24"/>
        </w:rPr>
        <w:t xml:space="preserve">Cahyadi, A. (2019) ‘BENCANA, PERLINDUNGAN SOSIAL, DAN PEREMPUAN:  Studi Kasus Pasca Erupsi Merapi Di Yogyakarta’, </w:t>
      </w:r>
      <w:r w:rsidRPr="00B20D74">
        <w:rPr>
          <w:rFonts w:cs="Times New Roman"/>
          <w:i/>
          <w:iCs/>
          <w:noProof/>
          <w:szCs w:val="24"/>
        </w:rPr>
        <w:t>El-Afkar: Jurnal Pemikiran Keislaman dan Tafsir Hadis</w:t>
      </w:r>
      <w:r w:rsidRPr="00B20D74">
        <w:rPr>
          <w:rFonts w:cs="Times New Roman"/>
          <w:noProof/>
          <w:szCs w:val="24"/>
        </w:rPr>
        <w:t>, 8(1), pp. 95–110. doi: 10.29300/JPKTH.V8I1.2057.</w:t>
      </w:r>
    </w:p>
    <w:p w14:paraId="730E6704" w14:textId="77777777" w:rsidR="00FC7D5C" w:rsidRDefault="00332FF6" w:rsidP="00FC7D5C">
      <w:r>
        <w:fldChar w:fldCharType="end"/>
      </w:r>
    </w:p>
    <w:p w14:paraId="05ADEA19" w14:textId="268853FC" w:rsidR="002B3375" w:rsidRPr="00A31572" w:rsidRDefault="00FC7D5C" w:rsidP="00FC7D5C">
      <w:pPr>
        <w:rPr>
          <w:color w:val="C00000"/>
          <w:lang w:val="en-US"/>
        </w:rPr>
      </w:pPr>
      <w:r w:rsidRPr="00A31572">
        <w:rPr>
          <w:color w:val="C00000"/>
          <w:lang w:val="en-US"/>
        </w:rPr>
        <w:t>Catatan</w:t>
      </w:r>
      <w:r w:rsidR="00A31572" w:rsidRPr="00A31572">
        <w:rPr>
          <w:color w:val="C00000"/>
          <w:lang w:val="en-US"/>
        </w:rPr>
        <w:t>:</w:t>
      </w:r>
      <w:r w:rsidRPr="00A31572">
        <w:rPr>
          <w:color w:val="C00000"/>
          <w:lang w:val="en-US"/>
        </w:rPr>
        <w:t xml:space="preserve"> ditulis berdasarkan pedoman penulisan daftar </w:t>
      </w:r>
      <w:proofErr w:type="spellStart"/>
      <w:r w:rsidRPr="00A31572">
        <w:rPr>
          <w:color w:val="C00000"/>
          <w:lang w:val="en-US"/>
        </w:rPr>
        <w:t>pustaka</w:t>
      </w:r>
      <w:proofErr w:type="spellEnd"/>
      <w:r w:rsidRPr="00A31572">
        <w:rPr>
          <w:color w:val="C00000"/>
          <w:lang w:val="en-US"/>
        </w:rPr>
        <w:t xml:space="preserve">, </w:t>
      </w:r>
      <w:proofErr w:type="spellStart"/>
      <w:r w:rsidRPr="00A31572">
        <w:rPr>
          <w:color w:val="C00000"/>
          <w:lang w:val="en-US"/>
        </w:rPr>
        <w:t>diurutkan</w:t>
      </w:r>
      <w:proofErr w:type="spellEnd"/>
      <w:r w:rsidRPr="00A31572">
        <w:rPr>
          <w:color w:val="C00000"/>
          <w:lang w:val="en-US"/>
        </w:rPr>
        <w:t xml:space="preserve"> sesuai </w:t>
      </w:r>
      <w:proofErr w:type="spellStart"/>
      <w:r w:rsidRPr="00A31572">
        <w:rPr>
          <w:color w:val="C00000"/>
          <w:lang w:val="en-US"/>
        </w:rPr>
        <w:t>alfabet</w:t>
      </w:r>
      <w:proofErr w:type="spellEnd"/>
      <w:r w:rsidRPr="00A31572">
        <w:rPr>
          <w:color w:val="C00000"/>
          <w:lang w:val="en-US"/>
        </w:rPr>
        <w:t xml:space="preserve">. </w:t>
      </w:r>
      <w:r w:rsidR="00A31572" w:rsidRPr="00A31572">
        <w:rPr>
          <w:color w:val="C00000"/>
          <w:lang w:val="en-US"/>
        </w:rPr>
        <w:t xml:space="preserve">Disarankan menggunakan </w:t>
      </w:r>
      <w:proofErr w:type="spellStart"/>
      <w:r w:rsidR="00A31572" w:rsidRPr="00A31572">
        <w:rPr>
          <w:color w:val="C00000"/>
          <w:lang w:val="en-US"/>
        </w:rPr>
        <w:t>aplikasi</w:t>
      </w:r>
      <w:proofErr w:type="spellEnd"/>
      <w:r w:rsidR="00A31572" w:rsidRPr="00A31572">
        <w:rPr>
          <w:color w:val="C00000"/>
          <w:lang w:val="en-US"/>
        </w:rPr>
        <w:t xml:space="preserve"> Pengelola </w:t>
      </w:r>
      <w:proofErr w:type="spellStart"/>
      <w:r w:rsidR="00A31572" w:rsidRPr="00A31572">
        <w:rPr>
          <w:color w:val="C00000"/>
          <w:lang w:val="en-US"/>
        </w:rPr>
        <w:t>referensi</w:t>
      </w:r>
      <w:proofErr w:type="spellEnd"/>
      <w:r w:rsidR="00A31572" w:rsidRPr="00A31572">
        <w:rPr>
          <w:color w:val="C00000"/>
          <w:lang w:val="en-US"/>
        </w:rPr>
        <w:t xml:space="preserve"> (</w:t>
      </w:r>
      <w:proofErr w:type="spellStart"/>
      <w:r w:rsidR="00A31572" w:rsidRPr="00A31572">
        <w:rPr>
          <w:color w:val="C00000"/>
          <w:lang w:val="en-US"/>
        </w:rPr>
        <w:t>mendeley</w:t>
      </w:r>
      <w:proofErr w:type="spellEnd"/>
      <w:r w:rsidR="00A31572" w:rsidRPr="00A31572">
        <w:rPr>
          <w:color w:val="C00000"/>
          <w:lang w:val="en-US"/>
        </w:rPr>
        <w:t xml:space="preserve">, reference </w:t>
      </w:r>
      <w:proofErr w:type="gramStart"/>
      <w:r w:rsidR="00A31572" w:rsidRPr="00A31572">
        <w:rPr>
          <w:color w:val="C00000"/>
          <w:lang w:val="en-US"/>
        </w:rPr>
        <w:t>manager ,</w:t>
      </w:r>
      <w:proofErr w:type="gramEnd"/>
      <w:r w:rsidR="00A31572" w:rsidRPr="00A31572">
        <w:rPr>
          <w:color w:val="C00000"/>
          <w:lang w:val="en-US"/>
        </w:rPr>
        <w:t xml:space="preserve"> </w:t>
      </w:r>
      <w:proofErr w:type="spellStart"/>
      <w:r w:rsidR="00A31572" w:rsidRPr="00A31572">
        <w:rPr>
          <w:color w:val="C00000"/>
          <w:lang w:val="en-US"/>
        </w:rPr>
        <w:t>dll</w:t>
      </w:r>
      <w:proofErr w:type="spellEnd"/>
      <w:r w:rsidR="00A31572" w:rsidRPr="00A31572">
        <w:rPr>
          <w:color w:val="C00000"/>
          <w:lang w:val="en-US"/>
        </w:rPr>
        <w:t xml:space="preserve">) </w:t>
      </w:r>
      <w:r w:rsidR="00A31572">
        <w:rPr>
          <w:color w:val="C00000"/>
          <w:lang w:val="en-US"/>
        </w:rPr>
        <w:t xml:space="preserve">dengan format penulisan APA Style. </w:t>
      </w:r>
    </w:p>
    <w:p w14:paraId="5305BBBB" w14:textId="1DFFDF8F" w:rsidR="002B3375" w:rsidRPr="00137A0D" w:rsidRDefault="002B3375">
      <w:pPr>
        <w:spacing w:line="276" w:lineRule="auto"/>
        <w:jc w:val="left"/>
        <w:rPr>
          <w:rFonts w:eastAsiaTheme="majorEastAsia" w:cs="Times New Roman"/>
          <w:b/>
          <w:bCs/>
          <w:color w:val="000000" w:themeColor="text1"/>
          <w:szCs w:val="24"/>
        </w:rPr>
      </w:pPr>
    </w:p>
    <w:p w14:paraId="7C3036A1" w14:textId="570AA1FE" w:rsidR="00A31572" w:rsidRDefault="00A31572">
      <w:pPr>
        <w:spacing w:line="276" w:lineRule="auto"/>
        <w:jc w:val="left"/>
        <w:rPr>
          <w:rFonts w:eastAsiaTheme="majorEastAsia" w:cs="Times New Roman"/>
          <w:b/>
          <w:bCs/>
          <w:color w:val="000000" w:themeColor="text1"/>
          <w:szCs w:val="24"/>
        </w:rPr>
      </w:pPr>
      <w:r>
        <w:rPr>
          <w:rFonts w:eastAsiaTheme="majorEastAsia" w:cs="Times New Roman"/>
          <w:b/>
          <w:bCs/>
          <w:color w:val="000000" w:themeColor="text1"/>
          <w:szCs w:val="24"/>
        </w:rPr>
        <w:br w:type="page"/>
      </w:r>
    </w:p>
    <w:p w14:paraId="4DF576FF" w14:textId="3C51C652" w:rsidR="002B3375" w:rsidRDefault="00A31572" w:rsidP="00A31572">
      <w:pPr>
        <w:pStyle w:val="Judul1"/>
        <w:rPr>
          <w:lang w:val="en-US"/>
        </w:rPr>
      </w:pPr>
      <w:bookmarkStart w:id="33" w:name="_Toc106597328"/>
      <w:r>
        <w:rPr>
          <w:lang w:val="en-US"/>
        </w:rPr>
        <w:lastRenderedPageBreak/>
        <w:t>LAMPIRAN</w:t>
      </w:r>
      <w:bookmarkEnd w:id="33"/>
    </w:p>
    <w:p w14:paraId="2831FB4D" w14:textId="208285B4" w:rsidR="00A31572" w:rsidRDefault="00A31572" w:rsidP="00A31572">
      <w:pPr>
        <w:rPr>
          <w:lang w:val="en-US"/>
        </w:rPr>
      </w:pPr>
    </w:p>
    <w:p w14:paraId="4A4FFDDE" w14:textId="79CAFF51" w:rsidR="00A31572" w:rsidRDefault="00A31572" w:rsidP="00A31572">
      <w:pPr>
        <w:rPr>
          <w:lang w:val="en-US"/>
        </w:rPr>
      </w:pPr>
    </w:p>
    <w:p w14:paraId="7BB1C62D" w14:textId="6E0CA102" w:rsidR="00A31572" w:rsidRDefault="00A31572" w:rsidP="00A31572">
      <w:pPr>
        <w:rPr>
          <w:lang w:val="en-US"/>
        </w:rPr>
      </w:pPr>
    </w:p>
    <w:p w14:paraId="7589C2E2" w14:textId="49282BE2" w:rsidR="00A31572" w:rsidRDefault="00A31572" w:rsidP="00A31572">
      <w:pPr>
        <w:rPr>
          <w:lang w:val="en-US"/>
        </w:rPr>
      </w:pPr>
      <w:proofErr w:type="spellStart"/>
      <w:r>
        <w:rPr>
          <w:lang w:val="en-US"/>
        </w:rPr>
        <w:t>Beru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to-foto</w:t>
      </w:r>
      <w:proofErr w:type="spellEnd"/>
      <w:r>
        <w:rPr>
          <w:lang w:val="en-US"/>
        </w:rPr>
        <w:t xml:space="preserve"> ketika kegiatan pengambilan data, dokumen-dokumen yang </w:t>
      </w:r>
      <w:proofErr w:type="spellStart"/>
      <w:r>
        <w:rPr>
          <w:lang w:val="en-US"/>
        </w:rPr>
        <w:t>relevan</w:t>
      </w:r>
      <w:proofErr w:type="spellEnd"/>
      <w:r>
        <w:rPr>
          <w:lang w:val="en-US"/>
        </w:rPr>
        <w:t xml:space="preserve"> dengan penelitian</w:t>
      </w:r>
    </w:p>
    <w:p w14:paraId="252853F2" w14:textId="77777777" w:rsidR="00A31572" w:rsidRDefault="00A31572">
      <w:pPr>
        <w:spacing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5CF1F3F0" w14:textId="6E2DDA5A" w:rsidR="00A31572" w:rsidRDefault="00A31572" w:rsidP="00A31572">
      <w:pPr>
        <w:pStyle w:val="Judul1"/>
        <w:rPr>
          <w:lang w:val="en-US"/>
        </w:rPr>
      </w:pPr>
      <w:bookmarkStart w:id="34" w:name="_Toc106597329"/>
      <w:r>
        <w:rPr>
          <w:lang w:val="en-US"/>
        </w:rPr>
        <w:lastRenderedPageBreak/>
        <w:t>CATATAN AKHIR</w:t>
      </w:r>
      <w:bookmarkEnd w:id="34"/>
      <w:r>
        <w:rPr>
          <w:lang w:val="en-US"/>
        </w:rPr>
        <w:t xml:space="preserve"> </w:t>
      </w:r>
    </w:p>
    <w:p w14:paraId="701EA514" w14:textId="62AFF02B" w:rsidR="00A31572" w:rsidRDefault="00A31572" w:rsidP="00A31572">
      <w:pPr>
        <w:rPr>
          <w:lang w:val="en-US"/>
        </w:rPr>
      </w:pPr>
    </w:p>
    <w:p w14:paraId="129D7DDC" w14:textId="3EF22B67" w:rsidR="00A31572" w:rsidRDefault="00A31572" w:rsidP="00A31572">
      <w:pPr>
        <w:rPr>
          <w:lang w:val="en-US"/>
        </w:rPr>
      </w:pPr>
    </w:p>
    <w:p w14:paraId="6B77D705" w14:textId="6F80DB64" w:rsidR="00A31572" w:rsidRDefault="00A31572" w:rsidP="00A31572">
      <w:pPr>
        <w:rPr>
          <w:lang w:val="en-US"/>
        </w:rPr>
      </w:pPr>
    </w:p>
    <w:p w14:paraId="3D6D7FD8" w14:textId="0A76DEA1" w:rsidR="00A31572" w:rsidRPr="00A31572" w:rsidRDefault="00A31572" w:rsidP="00A31572">
      <w:pPr>
        <w:rPr>
          <w:lang w:val="en-US"/>
        </w:rPr>
      </w:pPr>
      <w:r>
        <w:rPr>
          <w:lang w:val="en-US"/>
        </w:rPr>
        <w:t xml:space="preserve">Setiap mahasiswa </w:t>
      </w:r>
      <w:proofErr w:type="spellStart"/>
      <w:r>
        <w:rPr>
          <w:lang w:val="en-US"/>
        </w:rPr>
        <w:t>memberikan</w:t>
      </w:r>
      <w:proofErr w:type="spellEnd"/>
      <w:r>
        <w:rPr>
          <w:lang w:val="en-US"/>
        </w:rPr>
        <w:t xml:space="preserve"> catatan pribadi terhadap pelaksanaan </w:t>
      </w:r>
      <w:proofErr w:type="spellStart"/>
      <w:r>
        <w:rPr>
          <w:lang w:val="en-US"/>
        </w:rPr>
        <w:t>penyusunan</w:t>
      </w:r>
      <w:proofErr w:type="spellEnd"/>
      <w:r>
        <w:rPr>
          <w:lang w:val="en-US"/>
        </w:rPr>
        <w:t xml:space="preserve"> laporan penelitian ini. Catatan akhir ini dikerjakan di menu terpisah yang terdapat di vclass (pertemuan 16). </w:t>
      </w:r>
    </w:p>
    <w:sectPr w:rsidR="00A31572" w:rsidRPr="00A31572" w:rsidSect="005B2521">
      <w:pgSz w:w="11906" w:h="16838" w:code="9"/>
      <w:pgMar w:top="1701" w:right="1701" w:bottom="1843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A401C1" w14:textId="77777777" w:rsidR="00DB2597" w:rsidRDefault="00DB2597" w:rsidP="009F1C32">
      <w:pPr>
        <w:spacing w:after="0" w:line="240" w:lineRule="auto"/>
      </w:pPr>
      <w:r>
        <w:separator/>
      </w:r>
    </w:p>
  </w:endnote>
  <w:endnote w:type="continuationSeparator" w:id="0">
    <w:p w14:paraId="1EA606CE" w14:textId="77777777" w:rsidR="00DB2597" w:rsidRDefault="00DB2597" w:rsidP="009F1C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2472447"/>
      <w:docPartObj>
        <w:docPartGallery w:val="Page Numbers (Bottom of Page)"/>
        <w:docPartUnique/>
      </w:docPartObj>
    </w:sdtPr>
    <w:sdtEndPr/>
    <w:sdtContent>
      <w:p w14:paraId="490A1949" w14:textId="77777777" w:rsidR="009C5768" w:rsidRDefault="009C576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F4C7A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2378E9A0" w14:textId="77777777" w:rsidR="009C5768" w:rsidRDefault="009C57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CCAB2D" w14:textId="77777777" w:rsidR="00DB2597" w:rsidRDefault="00DB2597" w:rsidP="009F1C32">
      <w:pPr>
        <w:spacing w:after="0" w:line="240" w:lineRule="auto"/>
      </w:pPr>
      <w:r>
        <w:separator/>
      </w:r>
    </w:p>
  </w:footnote>
  <w:footnote w:type="continuationSeparator" w:id="0">
    <w:p w14:paraId="09F006E8" w14:textId="77777777" w:rsidR="00DB2597" w:rsidRDefault="00DB2597" w:rsidP="009F1C3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F4792F"/>
    <w:multiLevelType w:val="hybridMultilevel"/>
    <w:tmpl w:val="B32048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4969C4"/>
    <w:multiLevelType w:val="hybridMultilevel"/>
    <w:tmpl w:val="C988076A"/>
    <w:lvl w:ilvl="0" w:tplc="43B4E390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2F5629"/>
    <w:multiLevelType w:val="hybridMultilevel"/>
    <w:tmpl w:val="272400E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0C24B9"/>
    <w:multiLevelType w:val="hybridMultilevel"/>
    <w:tmpl w:val="054818B2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ajorEastAsia" w:hAnsi="Times New Roman" w:cstheme="majorBidi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9A3826"/>
    <w:multiLevelType w:val="hybridMultilevel"/>
    <w:tmpl w:val="9890621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F32497"/>
    <w:multiLevelType w:val="hybridMultilevel"/>
    <w:tmpl w:val="2FDA3F68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8011ABA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6B0F2D"/>
    <w:multiLevelType w:val="hybridMultilevel"/>
    <w:tmpl w:val="C902FD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11E40FC"/>
    <w:multiLevelType w:val="hybridMultilevel"/>
    <w:tmpl w:val="9BD49A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6AC4E14"/>
    <w:multiLevelType w:val="hybridMultilevel"/>
    <w:tmpl w:val="A19667EA"/>
    <w:lvl w:ilvl="0" w:tplc="0D64387A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535EA8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C266D9"/>
    <w:multiLevelType w:val="hybridMultilevel"/>
    <w:tmpl w:val="B30EC198"/>
    <w:lvl w:ilvl="0" w:tplc="CF101A60">
      <w:start w:val="1"/>
      <w:numFmt w:val="decimal"/>
      <w:pStyle w:val="Judul3"/>
      <w:lvlText w:val="Tabel %1."/>
      <w:lvlJc w:val="left"/>
      <w:pPr>
        <w:ind w:left="71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381A08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9B3318"/>
    <w:multiLevelType w:val="hybridMultilevel"/>
    <w:tmpl w:val="C988076A"/>
    <w:lvl w:ilvl="0" w:tplc="43B4E390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D14614"/>
    <w:multiLevelType w:val="hybridMultilevel"/>
    <w:tmpl w:val="94D8C81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710432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2D6C35"/>
    <w:multiLevelType w:val="hybridMultilevel"/>
    <w:tmpl w:val="00FC3E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0E2436A"/>
    <w:multiLevelType w:val="hybridMultilevel"/>
    <w:tmpl w:val="F6EEB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311710B"/>
    <w:multiLevelType w:val="hybridMultilevel"/>
    <w:tmpl w:val="D068AB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54F7AC8"/>
    <w:multiLevelType w:val="hybridMultilevel"/>
    <w:tmpl w:val="033C6670"/>
    <w:lvl w:ilvl="0" w:tplc="5AFC094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5C47935"/>
    <w:multiLevelType w:val="hybridMultilevel"/>
    <w:tmpl w:val="7F0452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8A166EA"/>
    <w:multiLevelType w:val="multilevel"/>
    <w:tmpl w:val="D3E227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92C24CA"/>
    <w:multiLevelType w:val="hybridMultilevel"/>
    <w:tmpl w:val="C9D812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0C5674"/>
    <w:multiLevelType w:val="hybridMultilevel"/>
    <w:tmpl w:val="C988076A"/>
    <w:lvl w:ilvl="0" w:tplc="43B4E390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BDA14E6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5A3666"/>
    <w:multiLevelType w:val="hybridMultilevel"/>
    <w:tmpl w:val="3EC693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D542547"/>
    <w:multiLevelType w:val="hybridMultilevel"/>
    <w:tmpl w:val="95C40BBA"/>
    <w:lvl w:ilvl="0" w:tplc="5AFC094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E5F23C3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E8A2939"/>
    <w:multiLevelType w:val="hybridMultilevel"/>
    <w:tmpl w:val="C988076A"/>
    <w:lvl w:ilvl="0" w:tplc="43B4E390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EC507AA"/>
    <w:multiLevelType w:val="hybridMultilevel"/>
    <w:tmpl w:val="C988076A"/>
    <w:lvl w:ilvl="0" w:tplc="43B4E390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587103"/>
    <w:multiLevelType w:val="hybridMultilevel"/>
    <w:tmpl w:val="2FDA3F68"/>
    <w:lvl w:ilvl="0" w:tplc="27009E8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60846637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16E76F8"/>
    <w:multiLevelType w:val="hybridMultilevel"/>
    <w:tmpl w:val="A6CEB45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3A61C46"/>
    <w:multiLevelType w:val="hybridMultilevel"/>
    <w:tmpl w:val="A57CFE9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5BA5B9D"/>
    <w:multiLevelType w:val="hybridMultilevel"/>
    <w:tmpl w:val="08FE7AAC"/>
    <w:lvl w:ilvl="0" w:tplc="7554BAA0">
      <w:start w:val="1"/>
      <w:numFmt w:val="decimal"/>
      <w:pStyle w:val="Judul6"/>
      <w:lvlText w:val="Gambar %1."/>
      <w:lvlJc w:val="center"/>
      <w:pPr>
        <w:ind w:left="546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73228A5"/>
    <w:multiLevelType w:val="hybridMultilevel"/>
    <w:tmpl w:val="054818B2"/>
    <w:lvl w:ilvl="0" w:tplc="B0808DF6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ajorEastAsia" w:hAnsi="Times New Roman" w:cstheme="majorBidi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5113B1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9E289E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C6768C4"/>
    <w:multiLevelType w:val="hybridMultilevel"/>
    <w:tmpl w:val="FE72EF7A"/>
    <w:lvl w:ilvl="0" w:tplc="F980417E">
      <w:start w:val="1"/>
      <w:numFmt w:val="decimal"/>
      <w:pStyle w:val="Judul5"/>
      <w:lvlText w:val="Grafik %1."/>
      <w:lvlJc w:val="center"/>
      <w:pPr>
        <w:ind w:left="67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D4D7244"/>
    <w:multiLevelType w:val="hybridMultilevel"/>
    <w:tmpl w:val="CCDA69A4"/>
    <w:lvl w:ilvl="0" w:tplc="34784B6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210019">
      <w:start w:val="1"/>
      <w:numFmt w:val="bullet"/>
      <w:pStyle w:val="BodyText4"/>
      <w:lvlText w:val=""/>
      <w:lvlJc w:val="left"/>
      <w:pPr>
        <w:tabs>
          <w:tab w:val="num" w:pos="1363"/>
        </w:tabs>
        <w:ind w:left="1363" w:hanging="283"/>
      </w:pPr>
      <w:rPr>
        <w:rFonts w:ascii="Symbol" w:hAnsi="Symbol" w:hint="default"/>
      </w:rPr>
    </w:lvl>
    <w:lvl w:ilvl="2" w:tplc="0421001B">
      <w:numFmt w:val="bullet"/>
      <w:lvlText w:val="-"/>
      <w:lvlJc w:val="left"/>
      <w:pPr>
        <w:ind w:left="2160" w:hanging="360"/>
      </w:pPr>
      <w:rPr>
        <w:rFonts w:ascii="Times New Roman" w:eastAsia="Times New Roman" w:hAnsi="Times New Roman" w:cs="Times New Roman" w:hint="default"/>
      </w:rPr>
    </w:lvl>
    <w:lvl w:ilvl="3" w:tplc="0421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1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21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1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1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21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F10098C"/>
    <w:multiLevelType w:val="hybridMultilevel"/>
    <w:tmpl w:val="C988076A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  <w:sz w:val="23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6177B3"/>
    <w:multiLevelType w:val="hybridMultilevel"/>
    <w:tmpl w:val="0C7655D2"/>
    <w:lvl w:ilvl="0" w:tplc="F63A9A4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78E640A"/>
    <w:multiLevelType w:val="hybridMultilevel"/>
    <w:tmpl w:val="68CE00D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BC20D6C"/>
    <w:multiLevelType w:val="hybridMultilevel"/>
    <w:tmpl w:val="2FDA3F68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7C0406C5"/>
    <w:multiLevelType w:val="hybridMultilevel"/>
    <w:tmpl w:val="272400E4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C4E147F"/>
    <w:multiLevelType w:val="hybridMultilevel"/>
    <w:tmpl w:val="F8102380"/>
    <w:lvl w:ilvl="0" w:tplc="4C548F26">
      <w:start w:val="1"/>
      <w:numFmt w:val="decimal"/>
      <w:pStyle w:val="Subjudul"/>
      <w:lvlText w:val="Tabel %1."/>
      <w:lvlJc w:val="left"/>
      <w:pPr>
        <w:ind w:left="720" w:hanging="360"/>
      </w:pPr>
      <w:rPr>
        <w:rFonts w:hint="default"/>
      </w:rPr>
    </w:lvl>
    <w:lvl w:ilvl="1" w:tplc="1798A616" w:tentative="1">
      <w:start w:val="1"/>
      <w:numFmt w:val="lowerLetter"/>
      <w:lvlText w:val="%2."/>
      <w:lvlJc w:val="left"/>
      <w:pPr>
        <w:ind w:left="1440" w:hanging="360"/>
      </w:pPr>
    </w:lvl>
    <w:lvl w:ilvl="2" w:tplc="0FE8A686" w:tentative="1">
      <w:start w:val="1"/>
      <w:numFmt w:val="lowerRoman"/>
      <w:lvlText w:val="%3."/>
      <w:lvlJc w:val="right"/>
      <w:pPr>
        <w:ind w:left="2160" w:hanging="180"/>
      </w:pPr>
    </w:lvl>
    <w:lvl w:ilvl="3" w:tplc="172EACA2" w:tentative="1">
      <w:start w:val="1"/>
      <w:numFmt w:val="decimal"/>
      <w:lvlText w:val="%4."/>
      <w:lvlJc w:val="left"/>
      <w:pPr>
        <w:ind w:left="2880" w:hanging="360"/>
      </w:pPr>
    </w:lvl>
    <w:lvl w:ilvl="4" w:tplc="6C20A45A" w:tentative="1">
      <w:start w:val="1"/>
      <w:numFmt w:val="lowerLetter"/>
      <w:lvlText w:val="%5."/>
      <w:lvlJc w:val="left"/>
      <w:pPr>
        <w:ind w:left="3600" w:hanging="360"/>
      </w:pPr>
    </w:lvl>
    <w:lvl w:ilvl="5" w:tplc="B498A204" w:tentative="1">
      <w:start w:val="1"/>
      <w:numFmt w:val="lowerRoman"/>
      <w:lvlText w:val="%6."/>
      <w:lvlJc w:val="right"/>
      <w:pPr>
        <w:ind w:left="4320" w:hanging="180"/>
      </w:pPr>
    </w:lvl>
    <w:lvl w:ilvl="6" w:tplc="1E1C59AE" w:tentative="1">
      <w:start w:val="1"/>
      <w:numFmt w:val="decimal"/>
      <w:lvlText w:val="%7."/>
      <w:lvlJc w:val="left"/>
      <w:pPr>
        <w:ind w:left="5040" w:hanging="360"/>
      </w:pPr>
    </w:lvl>
    <w:lvl w:ilvl="7" w:tplc="C34AA69C" w:tentative="1">
      <w:start w:val="1"/>
      <w:numFmt w:val="lowerLetter"/>
      <w:lvlText w:val="%8."/>
      <w:lvlJc w:val="left"/>
      <w:pPr>
        <w:ind w:left="5760" w:hanging="360"/>
      </w:pPr>
    </w:lvl>
    <w:lvl w:ilvl="8" w:tplc="5ACCC26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DF27B24"/>
    <w:multiLevelType w:val="hybridMultilevel"/>
    <w:tmpl w:val="B7CC966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99569972">
    <w:abstractNumId w:val="45"/>
  </w:num>
  <w:num w:numId="2" w16cid:durableId="1631596895">
    <w:abstractNumId w:val="38"/>
  </w:num>
  <w:num w:numId="3" w16cid:durableId="1069110560">
    <w:abstractNumId w:val="34"/>
  </w:num>
  <w:num w:numId="4" w16cid:durableId="904487570">
    <w:abstractNumId w:val="39"/>
  </w:num>
  <w:num w:numId="5" w16cid:durableId="641348862">
    <w:abstractNumId w:val="11"/>
  </w:num>
  <w:num w:numId="6" w16cid:durableId="1317611452">
    <w:abstractNumId w:val="19"/>
  </w:num>
  <w:num w:numId="7" w16cid:durableId="785387727">
    <w:abstractNumId w:val="2"/>
  </w:num>
  <w:num w:numId="8" w16cid:durableId="31926551">
    <w:abstractNumId w:val="33"/>
  </w:num>
  <w:num w:numId="9" w16cid:durableId="761755909">
    <w:abstractNumId w:val="4"/>
  </w:num>
  <w:num w:numId="10" w16cid:durableId="1838379792">
    <w:abstractNumId w:val="46"/>
  </w:num>
  <w:num w:numId="11" w16cid:durableId="2087410332">
    <w:abstractNumId w:val="35"/>
  </w:num>
  <w:num w:numId="12" w16cid:durableId="1732727834">
    <w:abstractNumId w:val="22"/>
  </w:num>
  <w:num w:numId="13" w16cid:durableId="983854393">
    <w:abstractNumId w:val="18"/>
  </w:num>
  <w:num w:numId="14" w16cid:durableId="1810246519">
    <w:abstractNumId w:val="16"/>
  </w:num>
  <w:num w:numId="15" w16cid:durableId="555513235">
    <w:abstractNumId w:val="9"/>
  </w:num>
  <w:num w:numId="16" w16cid:durableId="1401905219">
    <w:abstractNumId w:val="14"/>
  </w:num>
  <w:num w:numId="17" w16cid:durableId="679427522">
    <w:abstractNumId w:val="32"/>
  </w:num>
  <w:num w:numId="18" w16cid:durableId="2120834073">
    <w:abstractNumId w:val="30"/>
  </w:num>
  <w:num w:numId="19" w16cid:durableId="949166282">
    <w:abstractNumId w:val="43"/>
  </w:num>
  <w:num w:numId="20" w16cid:durableId="1878396691">
    <w:abstractNumId w:val="42"/>
  </w:num>
  <w:num w:numId="21" w16cid:durableId="2121728305">
    <w:abstractNumId w:val="5"/>
  </w:num>
  <w:num w:numId="22" w16cid:durableId="479463033">
    <w:abstractNumId w:val="17"/>
  </w:num>
  <w:num w:numId="23" w16cid:durableId="1644851010">
    <w:abstractNumId w:val="25"/>
  </w:num>
  <w:num w:numId="24" w16cid:durableId="1345550875">
    <w:abstractNumId w:val="0"/>
  </w:num>
  <w:num w:numId="25" w16cid:durableId="1469475603">
    <w:abstractNumId w:val="8"/>
  </w:num>
  <w:num w:numId="26" w16cid:durableId="740564590">
    <w:abstractNumId w:val="20"/>
  </w:num>
  <w:num w:numId="27" w16cid:durableId="1581481296">
    <w:abstractNumId w:val="23"/>
  </w:num>
  <w:num w:numId="28" w16cid:durableId="932931089">
    <w:abstractNumId w:val="13"/>
  </w:num>
  <w:num w:numId="29" w16cid:durableId="2020308182">
    <w:abstractNumId w:val="29"/>
  </w:num>
  <w:num w:numId="30" w16cid:durableId="2051605432">
    <w:abstractNumId w:val="1"/>
  </w:num>
  <w:num w:numId="31" w16cid:durableId="1715229848">
    <w:abstractNumId w:val="28"/>
  </w:num>
  <w:num w:numId="32" w16cid:durableId="824974215">
    <w:abstractNumId w:val="21"/>
  </w:num>
  <w:num w:numId="33" w16cid:durableId="2080786129">
    <w:abstractNumId w:val="37"/>
  </w:num>
  <w:num w:numId="34" w16cid:durableId="551887825">
    <w:abstractNumId w:val="27"/>
  </w:num>
  <w:num w:numId="35" w16cid:durableId="1937248578">
    <w:abstractNumId w:val="24"/>
  </w:num>
  <w:num w:numId="36" w16cid:durableId="15621854">
    <w:abstractNumId w:val="6"/>
  </w:num>
  <w:num w:numId="37" w16cid:durableId="447698022">
    <w:abstractNumId w:val="10"/>
  </w:num>
  <w:num w:numId="38" w16cid:durableId="108554533">
    <w:abstractNumId w:val="31"/>
  </w:num>
  <w:num w:numId="39" w16cid:durableId="280570381">
    <w:abstractNumId w:val="36"/>
  </w:num>
  <w:num w:numId="40" w16cid:durableId="869532960">
    <w:abstractNumId w:val="15"/>
  </w:num>
  <w:num w:numId="41" w16cid:durableId="2130079450">
    <w:abstractNumId w:val="40"/>
  </w:num>
  <w:num w:numId="42" w16cid:durableId="1300260285">
    <w:abstractNumId w:val="12"/>
  </w:num>
  <w:num w:numId="43" w16cid:durableId="1696685775">
    <w:abstractNumId w:val="41"/>
  </w:num>
  <w:num w:numId="44" w16cid:durableId="1737239935">
    <w:abstractNumId w:val="44"/>
  </w:num>
  <w:num w:numId="45" w16cid:durableId="374160121">
    <w:abstractNumId w:val="3"/>
  </w:num>
  <w:num w:numId="46" w16cid:durableId="1918513862">
    <w:abstractNumId w:val="7"/>
  </w:num>
  <w:num w:numId="47" w16cid:durableId="544148545">
    <w:abstractNumId w:val="26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275B1"/>
    <w:rsid w:val="00000068"/>
    <w:rsid w:val="00003164"/>
    <w:rsid w:val="000033E1"/>
    <w:rsid w:val="0000474F"/>
    <w:rsid w:val="00010726"/>
    <w:rsid w:val="0001333E"/>
    <w:rsid w:val="00016E16"/>
    <w:rsid w:val="00017661"/>
    <w:rsid w:val="0002003A"/>
    <w:rsid w:val="000210A8"/>
    <w:rsid w:val="00022A34"/>
    <w:rsid w:val="00023CEC"/>
    <w:rsid w:val="000254F2"/>
    <w:rsid w:val="00026D7E"/>
    <w:rsid w:val="0002759D"/>
    <w:rsid w:val="0003146F"/>
    <w:rsid w:val="00040198"/>
    <w:rsid w:val="0004512D"/>
    <w:rsid w:val="000454F8"/>
    <w:rsid w:val="000456F8"/>
    <w:rsid w:val="000539ED"/>
    <w:rsid w:val="0005650B"/>
    <w:rsid w:val="000572D6"/>
    <w:rsid w:val="000734C1"/>
    <w:rsid w:val="00073503"/>
    <w:rsid w:val="0007465E"/>
    <w:rsid w:val="00076417"/>
    <w:rsid w:val="00086910"/>
    <w:rsid w:val="00096987"/>
    <w:rsid w:val="000974B0"/>
    <w:rsid w:val="00097562"/>
    <w:rsid w:val="00097D7F"/>
    <w:rsid w:val="000A09BF"/>
    <w:rsid w:val="000A2812"/>
    <w:rsid w:val="000A3276"/>
    <w:rsid w:val="000A50B8"/>
    <w:rsid w:val="000B0848"/>
    <w:rsid w:val="000B4AC3"/>
    <w:rsid w:val="000B6983"/>
    <w:rsid w:val="000C09CD"/>
    <w:rsid w:val="000C3D6D"/>
    <w:rsid w:val="000D47B8"/>
    <w:rsid w:val="000D50A4"/>
    <w:rsid w:val="000D6E41"/>
    <w:rsid w:val="000D716F"/>
    <w:rsid w:val="000E3DF9"/>
    <w:rsid w:val="000E3FBF"/>
    <w:rsid w:val="000E6245"/>
    <w:rsid w:val="000E66E2"/>
    <w:rsid w:val="000E7E39"/>
    <w:rsid w:val="000F094E"/>
    <w:rsid w:val="000F2B0D"/>
    <w:rsid w:val="000F4A66"/>
    <w:rsid w:val="000F4E74"/>
    <w:rsid w:val="000F7139"/>
    <w:rsid w:val="00100A5A"/>
    <w:rsid w:val="0010382B"/>
    <w:rsid w:val="001073DD"/>
    <w:rsid w:val="001132C8"/>
    <w:rsid w:val="0011566C"/>
    <w:rsid w:val="00115C86"/>
    <w:rsid w:val="001162ED"/>
    <w:rsid w:val="00117F18"/>
    <w:rsid w:val="00120BF6"/>
    <w:rsid w:val="00126D63"/>
    <w:rsid w:val="00127626"/>
    <w:rsid w:val="00131FCA"/>
    <w:rsid w:val="00137A0D"/>
    <w:rsid w:val="0014008D"/>
    <w:rsid w:val="00147D19"/>
    <w:rsid w:val="00151B85"/>
    <w:rsid w:val="00151C8B"/>
    <w:rsid w:val="00153DC1"/>
    <w:rsid w:val="00160BE5"/>
    <w:rsid w:val="0016349B"/>
    <w:rsid w:val="00163859"/>
    <w:rsid w:val="00163EF2"/>
    <w:rsid w:val="00164ECA"/>
    <w:rsid w:val="001656CB"/>
    <w:rsid w:val="00170FA4"/>
    <w:rsid w:val="001738D8"/>
    <w:rsid w:val="00173999"/>
    <w:rsid w:val="001749C6"/>
    <w:rsid w:val="00177B23"/>
    <w:rsid w:val="0018356E"/>
    <w:rsid w:val="00183E06"/>
    <w:rsid w:val="00185AAD"/>
    <w:rsid w:val="001871D2"/>
    <w:rsid w:val="00187BE0"/>
    <w:rsid w:val="00191057"/>
    <w:rsid w:val="001911A0"/>
    <w:rsid w:val="00194EAC"/>
    <w:rsid w:val="00196C12"/>
    <w:rsid w:val="001A7652"/>
    <w:rsid w:val="001B3B5B"/>
    <w:rsid w:val="001B42D7"/>
    <w:rsid w:val="001B7D73"/>
    <w:rsid w:val="001C1CB7"/>
    <w:rsid w:val="001D461A"/>
    <w:rsid w:val="001E11C1"/>
    <w:rsid w:val="001E3434"/>
    <w:rsid w:val="001E3C9F"/>
    <w:rsid w:val="001E4667"/>
    <w:rsid w:val="001E7934"/>
    <w:rsid w:val="001F5673"/>
    <w:rsid w:val="001F5925"/>
    <w:rsid w:val="00202E10"/>
    <w:rsid w:val="00202EA3"/>
    <w:rsid w:val="00203143"/>
    <w:rsid w:val="002034F2"/>
    <w:rsid w:val="00204134"/>
    <w:rsid w:val="002052C0"/>
    <w:rsid w:val="00205B9A"/>
    <w:rsid w:val="00215DB4"/>
    <w:rsid w:val="00215EAE"/>
    <w:rsid w:val="002170FB"/>
    <w:rsid w:val="0022285B"/>
    <w:rsid w:val="00224E67"/>
    <w:rsid w:val="002320C2"/>
    <w:rsid w:val="00237CEB"/>
    <w:rsid w:val="00242B00"/>
    <w:rsid w:val="00242B72"/>
    <w:rsid w:val="002448A0"/>
    <w:rsid w:val="00245BBF"/>
    <w:rsid w:val="00247501"/>
    <w:rsid w:val="00247A91"/>
    <w:rsid w:val="00253833"/>
    <w:rsid w:val="00256B2E"/>
    <w:rsid w:val="0026051A"/>
    <w:rsid w:val="00262F04"/>
    <w:rsid w:val="002657E4"/>
    <w:rsid w:val="00265A43"/>
    <w:rsid w:val="00266CEA"/>
    <w:rsid w:val="00272825"/>
    <w:rsid w:val="0027414A"/>
    <w:rsid w:val="002765A2"/>
    <w:rsid w:val="00281212"/>
    <w:rsid w:val="00281C00"/>
    <w:rsid w:val="002827CD"/>
    <w:rsid w:val="00291D1A"/>
    <w:rsid w:val="002923F5"/>
    <w:rsid w:val="002A12E8"/>
    <w:rsid w:val="002A181F"/>
    <w:rsid w:val="002A5BE0"/>
    <w:rsid w:val="002A7D55"/>
    <w:rsid w:val="002A7D77"/>
    <w:rsid w:val="002B1832"/>
    <w:rsid w:val="002B3375"/>
    <w:rsid w:val="002B3F14"/>
    <w:rsid w:val="002B4079"/>
    <w:rsid w:val="002B41CA"/>
    <w:rsid w:val="002B4502"/>
    <w:rsid w:val="002B4FA8"/>
    <w:rsid w:val="002B55A9"/>
    <w:rsid w:val="002B70CE"/>
    <w:rsid w:val="002C09A4"/>
    <w:rsid w:val="002C268A"/>
    <w:rsid w:val="002C2D16"/>
    <w:rsid w:val="002C3AF5"/>
    <w:rsid w:val="002C3B4C"/>
    <w:rsid w:val="002D01E7"/>
    <w:rsid w:val="002D14FF"/>
    <w:rsid w:val="002D1965"/>
    <w:rsid w:val="002D2FF2"/>
    <w:rsid w:val="002D6746"/>
    <w:rsid w:val="002D7D08"/>
    <w:rsid w:val="002E065F"/>
    <w:rsid w:val="002E0701"/>
    <w:rsid w:val="002E1E3C"/>
    <w:rsid w:val="002E4487"/>
    <w:rsid w:val="002E4495"/>
    <w:rsid w:val="002E52A7"/>
    <w:rsid w:val="002F2EC1"/>
    <w:rsid w:val="002F4FAD"/>
    <w:rsid w:val="002F5BD4"/>
    <w:rsid w:val="002F6394"/>
    <w:rsid w:val="002F6462"/>
    <w:rsid w:val="002F7925"/>
    <w:rsid w:val="0030563D"/>
    <w:rsid w:val="0030590D"/>
    <w:rsid w:val="003063A8"/>
    <w:rsid w:val="0031025A"/>
    <w:rsid w:val="00310567"/>
    <w:rsid w:val="00311F43"/>
    <w:rsid w:val="003144CF"/>
    <w:rsid w:val="0031645D"/>
    <w:rsid w:val="00316F2E"/>
    <w:rsid w:val="0032426E"/>
    <w:rsid w:val="003261A8"/>
    <w:rsid w:val="0033043B"/>
    <w:rsid w:val="003315A1"/>
    <w:rsid w:val="0033245E"/>
    <w:rsid w:val="00332FF6"/>
    <w:rsid w:val="00336720"/>
    <w:rsid w:val="00337700"/>
    <w:rsid w:val="00342BD7"/>
    <w:rsid w:val="0034579F"/>
    <w:rsid w:val="00346D66"/>
    <w:rsid w:val="003520C7"/>
    <w:rsid w:val="00352739"/>
    <w:rsid w:val="00352A05"/>
    <w:rsid w:val="00364F9A"/>
    <w:rsid w:val="00374BEB"/>
    <w:rsid w:val="00375DC5"/>
    <w:rsid w:val="00377A98"/>
    <w:rsid w:val="0038020D"/>
    <w:rsid w:val="0038276B"/>
    <w:rsid w:val="00384E6F"/>
    <w:rsid w:val="0038616D"/>
    <w:rsid w:val="00395BC2"/>
    <w:rsid w:val="003A160F"/>
    <w:rsid w:val="003A2935"/>
    <w:rsid w:val="003A2D98"/>
    <w:rsid w:val="003A3A60"/>
    <w:rsid w:val="003A4FD1"/>
    <w:rsid w:val="003A5A6B"/>
    <w:rsid w:val="003A6D86"/>
    <w:rsid w:val="003B29AE"/>
    <w:rsid w:val="003B36F2"/>
    <w:rsid w:val="003B7045"/>
    <w:rsid w:val="003C0F05"/>
    <w:rsid w:val="003C20BD"/>
    <w:rsid w:val="003C3075"/>
    <w:rsid w:val="003C3434"/>
    <w:rsid w:val="003C3EE8"/>
    <w:rsid w:val="003C47D6"/>
    <w:rsid w:val="003C61B5"/>
    <w:rsid w:val="003D03D6"/>
    <w:rsid w:val="003D4D80"/>
    <w:rsid w:val="003D65EE"/>
    <w:rsid w:val="003E01A4"/>
    <w:rsid w:val="003E2424"/>
    <w:rsid w:val="003E4005"/>
    <w:rsid w:val="003E4240"/>
    <w:rsid w:val="003E595A"/>
    <w:rsid w:val="003E60C1"/>
    <w:rsid w:val="003E646A"/>
    <w:rsid w:val="003F0BA8"/>
    <w:rsid w:val="003F3621"/>
    <w:rsid w:val="003F69DA"/>
    <w:rsid w:val="003F6D98"/>
    <w:rsid w:val="00404AD1"/>
    <w:rsid w:val="00406C85"/>
    <w:rsid w:val="00410FD1"/>
    <w:rsid w:val="00413783"/>
    <w:rsid w:val="00415B60"/>
    <w:rsid w:val="00431152"/>
    <w:rsid w:val="00433F91"/>
    <w:rsid w:val="00444F64"/>
    <w:rsid w:val="00446A78"/>
    <w:rsid w:val="0044706A"/>
    <w:rsid w:val="004475A2"/>
    <w:rsid w:val="0045049A"/>
    <w:rsid w:val="00457178"/>
    <w:rsid w:val="00457541"/>
    <w:rsid w:val="0046320E"/>
    <w:rsid w:val="00464DB1"/>
    <w:rsid w:val="00465143"/>
    <w:rsid w:val="00466A49"/>
    <w:rsid w:val="00467BD1"/>
    <w:rsid w:val="004707B4"/>
    <w:rsid w:val="00470A67"/>
    <w:rsid w:val="0047420F"/>
    <w:rsid w:val="00474FE6"/>
    <w:rsid w:val="004768B0"/>
    <w:rsid w:val="00490E92"/>
    <w:rsid w:val="0049306A"/>
    <w:rsid w:val="004936D1"/>
    <w:rsid w:val="00495EA7"/>
    <w:rsid w:val="00496B34"/>
    <w:rsid w:val="00496DB7"/>
    <w:rsid w:val="004A2914"/>
    <w:rsid w:val="004A483A"/>
    <w:rsid w:val="004A5187"/>
    <w:rsid w:val="004A5294"/>
    <w:rsid w:val="004A5A93"/>
    <w:rsid w:val="004A7119"/>
    <w:rsid w:val="004B099A"/>
    <w:rsid w:val="004B134C"/>
    <w:rsid w:val="004B19F2"/>
    <w:rsid w:val="004B3538"/>
    <w:rsid w:val="004B6D3B"/>
    <w:rsid w:val="004B725A"/>
    <w:rsid w:val="004C07A9"/>
    <w:rsid w:val="004C17C8"/>
    <w:rsid w:val="004C258B"/>
    <w:rsid w:val="004D09C2"/>
    <w:rsid w:val="004D2416"/>
    <w:rsid w:val="004E1C6E"/>
    <w:rsid w:val="004E4233"/>
    <w:rsid w:val="004E597E"/>
    <w:rsid w:val="004E5CB3"/>
    <w:rsid w:val="004E6DF3"/>
    <w:rsid w:val="004F3692"/>
    <w:rsid w:val="004F38AE"/>
    <w:rsid w:val="004F7EA4"/>
    <w:rsid w:val="00504CEC"/>
    <w:rsid w:val="00514D22"/>
    <w:rsid w:val="00515031"/>
    <w:rsid w:val="00515E7D"/>
    <w:rsid w:val="00516208"/>
    <w:rsid w:val="005214EE"/>
    <w:rsid w:val="00524989"/>
    <w:rsid w:val="00530FF5"/>
    <w:rsid w:val="005311A8"/>
    <w:rsid w:val="005332C8"/>
    <w:rsid w:val="00533AF6"/>
    <w:rsid w:val="00542F58"/>
    <w:rsid w:val="00547AB2"/>
    <w:rsid w:val="00547B35"/>
    <w:rsid w:val="005505C6"/>
    <w:rsid w:val="00551C0E"/>
    <w:rsid w:val="0055381E"/>
    <w:rsid w:val="00553BB0"/>
    <w:rsid w:val="00564988"/>
    <w:rsid w:val="005715D0"/>
    <w:rsid w:val="00571F8D"/>
    <w:rsid w:val="00573035"/>
    <w:rsid w:val="00573AED"/>
    <w:rsid w:val="00581632"/>
    <w:rsid w:val="00587784"/>
    <w:rsid w:val="005911D8"/>
    <w:rsid w:val="0059248C"/>
    <w:rsid w:val="00594AFF"/>
    <w:rsid w:val="005A1526"/>
    <w:rsid w:val="005A3BC0"/>
    <w:rsid w:val="005A3F5A"/>
    <w:rsid w:val="005A75C9"/>
    <w:rsid w:val="005A75D2"/>
    <w:rsid w:val="005B2521"/>
    <w:rsid w:val="005B5025"/>
    <w:rsid w:val="005B6255"/>
    <w:rsid w:val="005B6693"/>
    <w:rsid w:val="005B6CAA"/>
    <w:rsid w:val="005C124A"/>
    <w:rsid w:val="005C2AE4"/>
    <w:rsid w:val="005C5DB3"/>
    <w:rsid w:val="005C6CB5"/>
    <w:rsid w:val="005D233F"/>
    <w:rsid w:val="005D30AD"/>
    <w:rsid w:val="005D3569"/>
    <w:rsid w:val="005E0B5F"/>
    <w:rsid w:val="005E2CE0"/>
    <w:rsid w:val="005E405F"/>
    <w:rsid w:val="005F105C"/>
    <w:rsid w:val="005F22DC"/>
    <w:rsid w:val="005F240E"/>
    <w:rsid w:val="005F572D"/>
    <w:rsid w:val="005F5AE6"/>
    <w:rsid w:val="005F799F"/>
    <w:rsid w:val="00600628"/>
    <w:rsid w:val="00601781"/>
    <w:rsid w:val="00604390"/>
    <w:rsid w:val="006118F2"/>
    <w:rsid w:val="00613043"/>
    <w:rsid w:val="00613CB6"/>
    <w:rsid w:val="006146B8"/>
    <w:rsid w:val="00616A24"/>
    <w:rsid w:val="00616E83"/>
    <w:rsid w:val="00621A3C"/>
    <w:rsid w:val="006232C8"/>
    <w:rsid w:val="006319F3"/>
    <w:rsid w:val="00633848"/>
    <w:rsid w:val="00635188"/>
    <w:rsid w:val="00635BB1"/>
    <w:rsid w:val="00640B3E"/>
    <w:rsid w:val="00641CD7"/>
    <w:rsid w:val="00642BDA"/>
    <w:rsid w:val="00643C37"/>
    <w:rsid w:val="00643CBD"/>
    <w:rsid w:val="006441EA"/>
    <w:rsid w:val="0064448D"/>
    <w:rsid w:val="0064596E"/>
    <w:rsid w:val="00652E5D"/>
    <w:rsid w:val="00655724"/>
    <w:rsid w:val="0065708B"/>
    <w:rsid w:val="0066134E"/>
    <w:rsid w:val="006619C9"/>
    <w:rsid w:val="00671D11"/>
    <w:rsid w:val="00676020"/>
    <w:rsid w:val="00676424"/>
    <w:rsid w:val="00676FD3"/>
    <w:rsid w:val="00677D93"/>
    <w:rsid w:val="00680932"/>
    <w:rsid w:val="00681775"/>
    <w:rsid w:val="006818B1"/>
    <w:rsid w:val="006830DB"/>
    <w:rsid w:val="0069404E"/>
    <w:rsid w:val="00694959"/>
    <w:rsid w:val="00697639"/>
    <w:rsid w:val="006A56C5"/>
    <w:rsid w:val="006B28E4"/>
    <w:rsid w:val="006B6D34"/>
    <w:rsid w:val="006C3F25"/>
    <w:rsid w:val="006C44F6"/>
    <w:rsid w:val="006C4A10"/>
    <w:rsid w:val="006C64F4"/>
    <w:rsid w:val="006D18AF"/>
    <w:rsid w:val="006D327E"/>
    <w:rsid w:val="006D4680"/>
    <w:rsid w:val="006D5CD8"/>
    <w:rsid w:val="006D614E"/>
    <w:rsid w:val="006D6330"/>
    <w:rsid w:val="006D721C"/>
    <w:rsid w:val="006E3DF0"/>
    <w:rsid w:val="006E43C7"/>
    <w:rsid w:val="006E67BB"/>
    <w:rsid w:val="006E7E70"/>
    <w:rsid w:val="006F061E"/>
    <w:rsid w:val="006F0C90"/>
    <w:rsid w:val="006F4718"/>
    <w:rsid w:val="006F5940"/>
    <w:rsid w:val="006F6E32"/>
    <w:rsid w:val="00703110"/>
    <w:rsid w:val="00706C79"/>
    <w:rsid w:val="00707AA4"/>
    <w:rsid w:val="007106A3"/>
    <w:rsid w:val="00711FCD"/>
    <w:rsid w:val="007139C9"/>
    <w:rsid w:val="00714B9C"/>
    <w:rsid w:val="00714FF9"/>
    <w:rsid w:val="00723D15"/>
    <w:rsid w:val="007246E2"/>
    <w:rsid w:val="007257A0"/>
    <w:rsid w:val="007257A9"/>
    <w:rsid w:val="00726F2B"/>
    <w:rsid w:val="007275B1"/>
    <w:rsid w:val="00727D67"/>
    <w:rsid w:val="0073208D"/>
    <w:rsid w:val="0073534D"/>
    <w:rsid w:val="00736E2D"/>
    <w:rsid w:val="00737274"/>
    <w:rsid w:val="00737FC5"/>
    <w:rsid w:val="00746EAD"/>
    <w:rsid w:val="00750B63"/>
    <w:rsid w:val="0075113A"/>
    <w:rsid w:val="00752D14"/>
    <w:rsid w:val="00754CE2"/>
    <w:rsid w:val="00755291"/>
    <w:rsid w:val="00755D92"/>
    <w:rsid w:val="00756849"/>
    <w:rsid w:val="00757607"/>
    <w:rsid w:val="00761EC7"/>
    <w:rsid w:val="00763CA1"/>
    <w:rsid w:val="00767CD2"/>
    <w:rsid w:val="007701D7"/>
    <w:rsid w:val="007706FD"/>
    <w:rsid w:val="00772B48"/>
    <w:rsid w:val="007732BC"/>
    <w:rsid w:val="007735AE"/>
    <w:rsid w:val="00774798"/>
    <w:rsid w:val="00774FDC"/>
    <w:rsid w:val="0077649C"/>
    <w:rsid w:val="00780F3E"/>
    <w:rsid w:val="00782869"/>
    <w:rsid w:val="007A2DDF"/>
    <w:rsid w:val="007B0890"/>
    <w:rsid w:val="007B11C8"/>
    <w:rsid w:val="007B127D"/>
    <w:rsid w:val="007B1557"/>
    <w:rsid w:val="007B2F33"/>
    <w:rsid w:val="007B53C5"/>
    <w:rsid w:val="007C0C66"/>
    <w:rsid w:val="007C5002"/>
    <w:rsid w:val="007D1D9A"/>
    <w:rsid w:val="007D3821"/>
    <w:rsid w:val="007D5A40"/>
    <w:rsid w:val="007E59E3"/>
    <w:rsid w:val="007E6381"/>
    <w:rsid w:val="007F0198"/>
    <w:rsid w:val="007F05C1"/>
    <w:rsid w:val="007F3269"/>
    <w:rsid w:val="007F40E2"/>
    <w:rsid w:val="007F4F86"/>
    <w:rsid w:val="007F5AD5"/>
    <w:rsid w:val="00803F9A"/>
    <w:rsid w:val="00804962"/>
    <w:rsid w:val="008165AF"/>
    <w:rsid w:val="008176AB"/>
    <w:rsid w:val="008220F8"/>
    <w:rsid w:val="0082373A"/>
    <w:rsid w:val="0082483E"/>
    <w:rsid w:val="00830588"/>
    <w:rsid w:val="008316FC"/>
    <w:rsid w:val="00834B04"/>
    <w:rsid w:val="00836807"/>
    <w:rsid w:val="00843F42"/>
    <w:rsid w:val="00855703"/>
    <w:rsid w:val="00855F00"/>
    <w:rsid w:val="008605D4"/>
    <w:rsid w:val="008607D5"/>
    <w:rsid w:val="00867F75"/>
    <w:rsid w:val="00883DD2"/>
    <w:rsid w:val="00884207"/>
    <w:rsid w:val="008878EF"/>
    <w:rsid w:val="00887FCC"/>
    <w:rsid w:val="00891413"/>
    <w:rsid w:val="00891F45"/>
    <w:rsid w:val="00893A3F"/>
    <w:rsid w:val="008A1D9E"/>
    <w:rsid w:val="008A3E5F"/>
    <w:rsid w:val="008A5A4B"/>
    <w:rsid w:val="008B2C89"/>
    <w:rsid w:val="008C3E49"/>
    <w:rsid w:val="008C4D45"/>
    <w:rsid w:val="008D2E0A"/>
    <w:rsid w:val="008D72B2"/>
    <w:rsid w:val="008D7831"/>
    <w:rsid w:val="008D7942"/>
    <w:rsid w:val="008D7A82"/>
    <w:rsid w:val="008E206C"/>
    <w:rsid w:val="008E2350"/>
    <w:rsid w:val="008E4AE1"/>
    <w:rsid w:val="008E6705"/>
    <w:rsid w:val="008F2735"/>
    <w:rsid w:val="008F4061"/>
    <w:rsid w:val="008F69E2"/>
    <w:rsid w:val="008F74CE"/>
    <w:rsid w:val="00900577"/>
    <w:rsid w:val="00900C4B"/>
    <w:rsid w:val="00902821"/>
    <w:rsid w:val="009075B5"/>
    <w:rsid w:val="0090782A"/>
    <w:rsid w:val="00907D90"/>
    <w:rsid w:val="009111EB"/>
    <w:rsid w:val="00911A3B"/>
    <w:rsid w:val="00911CAF"/>
    <w:rsid w:val="00921B31"/>
    <w:rsid w:val="00924025"/>
    <w:rsid w:val="009243A9"/>
    <w:rsid w:val="0093267A"/>
    <w:rsid w:val="00932AC7"/>
    <w:rsid w:val="00933859"/>
    <w:rsid w:val="00933D95"/>
    <w:rsid w:val="00936465"/>
    <w:rsid w:val="00937437"/>
    <w:rsid w:val="00940538"/>
    <w:rsid w:val="009441EC"/>
    <w:rsid w:val="00950A36"/>
    <w:rsid w:val="00950D53"/>
    <w:rsid w:val="00951C46"/>
    <w:rsid w:val="00952050"/>
    <w:rsid w:val="00961DD5"/>
    <w:rsid w:val="009624BF"/>
    <w:rsid w:val="00963006"/>
    <w:rsid w:val="00963108"/>
    <w:rsid w:val="00965452"/>
    <w:rsid w:val="009728BC"/>
    <w:rsid w:val="00974AA1"/>
    <w:rsid w:val="00975838"/>
    <w:rsid w:val="00977F2C"/>
    <w:rsid w:val="00990935"/>
    <w:rsid w:val="00992133"/>
    <w:rsid w:val="0099318B"/>
    <w:rsid w:val="00994D2A"/>
    <w:rsid w:val="00995F3D"/>
    <w:rsid w:val="009A5F3B"/>
    <w:rsid w:val="009B2E42"/>
    <w:rsid w:val="009B694C"/>
    <w:rsid w:val="009B7147"/>
    <w:rsid w:val="009B7D7A"/>
    <w:rsid w:val="009C09E5"/>
    <w:rsid w:val="009C0CC2"/>
    <w:rsid w:val="009C2343"/>
    <w:rsid w:val="009C5768"/>
    <w:rsid w:val="009C7F2E"/>
    <w:rsid w:val="009D16A8"/>
    <w:rsid w:val="009D3D09"/>
    <w:rsid w:val="009E08E7"/>
    <w:rsid w:val="009E15CC"/>
    <w:rsid w:val="009E56A1"/>
    <w:rsid w:val="009F0E74"/>
    <w:rsid w:val="009F1C32"/>
    <w:rsid w:val="009F303C"/>
    <w:rsid w:val="009F47A8"/>
    <w:rsid w:val="009F4C7A"/>
    <w:rsid w:val="009F5F6F"/>
    <w:rsid w:val="009F795E"/>
    <w:rsid w:val="00A009EA"/>
    <w:rsid w:val="00A00E06"/>
    <w:rsid w:val="00A02F9E"/>
    <w:rsid w:val="00A04C9B"/>
    <w:rsid w:val="00A1139A"/>
    <w:rsid w:val="00A116E8"/>
    <w:rsid w:val="00A12BE7"/>
    <w:rsid w:val="00A1375F"/>
    <w:rsid w:val="00A14CD4"/>
    <w:rsid w:val="00A172CD"/>
    <w:rsid w:val="00A17675"/>
    <w:rsid w:val="00A17BDB"/>
    <w:rsid w:val="00A2043B"/>
    <w:rsid w:val="00A20B39"/>
    <w:rsid w:val="00A226EF"/>
    <w:rsid w:val="00A23E24"/>
    <w:rsid w:val="00A24FC2"/>
    <w:rsid w:val="00A254E6"/>
    <w:rsid w:val="00A27376"/>
    <w:rsid w:val="00A27923"/>
    <w:rsid w:val="00A31572"/>
    <w:rsid w:val="00A3552C"/>
    <w:rsid w:val="00A36777"/>
    <w:rsid w:val="00A37EA4"/>
    <w:rsid w:val="00A46E29"/>
    <w:rsid w:val="00A53403"/>
    <w:rsid w:val="00A53500"/>
    <w:rsid w:val="00A5585A"/>
    <w:rsid w:val="00A6136B"/>
    <w:rsid w:val="00A61E89"/>
    <w:rsid w:val="00A645D6"/>
    <w:rsid w:val="00A64A45"/>
    <w:rsid w:val="00A7029D"/>
    <w:rsid w:val="00A707E8"/>
    <w:rsid w:val="00A71408"/>
    <w:rsid w:val="00A71826"/>
    <w:rsid w:val="00A720E6"/>
    <w:rsid w:val="00A73148"/>
    <w:rsid w:val="00A75E44"/>
    <w:rsid w:val="00A77568"/>
    <w:rsid w:val="00A77FF5"/>
    <w:rsid w:val="00A8298A"/>
    <w:rsid w:val="00A87623"/>
    <w:rsid w:val="00A90132"/>
    <w:rsid w:val="00A90154"/>
    <w:rsid w:val="00A92F17"/>
    <w:rsid w:val="00A933A4"/>
    <w:rsid w:val="00A94444"/>
    <w:rsid w:val="00A96B15"/>
    <w:rsid w:val="00A96DBE"/>
    <w:rsid w:val="00AA27B2"/>
    <w:rsid w:val="00AA358B"/>
    <w:rsid w:val="00AB30FE"/>
    <w:rsid w:val="00AB7E30"/>
    <w:rsid w:val="00AC10DB"/>
    <w:rsid w:val="00AC142D"/>
    <w:rsid w:val="00AC4BED"/>
    <w:rsid w:val="00AC7A23"/>
    <w:rsid w:val="00AD0252"/>
    <w:rsid w:val="00AD37E8"/>
    <w:rsid w:val="00AE43C5"/>
    <w:rsid w:val="00AE6244"/>
    <w:rsid w:val="00AF27D8"/>
    <w:rsid w:val="00AF32C7"/>
    <w:rsid w:val="00AF54F3"/>
    <w:rsid w:val="00B02ADE"/>
    <w:rsid w:val="00B03565"/>
    <w:rsid w:val="00B069AF"/>
    <w:rsid w:val="00B10E28"/>
    <w:rsid w:val="00B12179"/>
    <w:rsid w:val="00B121D5"/>
    <w:rsid w:val="00B1326D"/>
    <w:rsid w:val="00B164C2"/>
    <w:rsid w:val="00B165EE"/>
    <w:rsid w:val="00B209B5"/>
    <w:rsid w:val="00B20D74"/>
    <w:rsid w:val="00B2592A"/>
    <w:rsid w:val="00B32060"/>
    <w:rsid w:val="00B32272"/>
    <w:rsid w:val="00B338E5"/>
    <w:rsid w:val="00B36403"/>
    <w:rsid w:val="00B41B67"/>
    <w:rsid w:val="00B453E5"/>
    <w:rsid w:val="00B50443"/>
    <w:rsid w:val="00B54477"/>
    <w:rsid w:val="00B57265"/>
    <w:rsid w:val="00B626A4"/>
    <w:rsid w:val="00B63590"/>
    <w:rsid w:val="00B716AC"/>
    <w:rsid w:val="00B71842"/>
    <w:rsid w:val="00B71CE1"/>
    <w:rsid w:val="00B723E6"/>
    <w:rsid w:val="00B723EB"/>
    <w:rsid w:val="00B737B8"/>
    <w:rsid w:val="00B77401"/>
    <w:rsid w:val="00B7789D"/>
    <w:rsid w:val="00B80F4F"/>
    <w:rsid w:val="00B86A61"/>
    <w:rsid w:val="00B90461"/>
    <w:rsid w:val="00B91523"/>
    <w:rsid w:val="00B91E49"/>
    <w:rsid w:val="00B94EFC"/>
    <w:rsid w:val="00B95691"/>
    <w:rsid w:val="00B96511"/>
    <w:rsid w:val="00B9758A"/>
    <w:rsid w:val="00BA14A4"/>
    <w:rsid w:val="00BA5BA6"/>
    <w:rsid w:val="00BA6DAF"/>
    <w:rsid w:val="00BB05C5"/>
    <w:rsid w:val="00BB48F3"/>
    <w:rsid w:val="00BB7425"/>
    <w:rsid w:val="00BC02B4"/>
    <w:rsid w:val="00BC2797"/>
    <w:rsid w:val="00BC2B58"/>
    <w:rsid w:val="00BC32B7"/>
    <w:rsid w:val="00BC377F"/>
    <w:rsid w:val="00BC389B"/>
    <w:rsid w:val="00BC3A7E"/>
    <w:rsid w:val="00BC50AA"/>
    <w:rsid w:val="00BC5CA3"/>
    <w:rsid w:val="00BC6FDA"/>
    <w:rsid w:val="00BE4A75"/>
    <w:rsid w:val="00BE7E8C"/>
    <w:rsid w:val="00BF2B6A"/>
    <w:rsid w:val="00BF36CE"/>
    <w:rsid w:val="00C003E0"/>
    <w:rsid w:val="00C00F40"/>
    <w:rsid w:val="00C05BCA"/>
    <w:rsid w:val="00C07055"/>
    <w:rsid w:val="00C1417F"/>
    <w:rsid w:val="00C14E0F"/>
    <w:rsid w:val="00C151BD"/>
    <w:rsid w:val="00C154F6"/>
    <w:rsid w:val="00C1670B"/>
    <w:rsid w:val="00C1753F"/>
    <w:rsid w:val="00C22204"/>
    <w:rsid w:val="00C23756"/>
    <w:rsid w:val="00C2486F"/>
    <w:rsid w:val="00C25065"/>
    <w:rsid w:val="00C31420"/>
    <w:rsid w:val="00C3195A"/>
    <w:rsid w:val="00C348DA"/>
    <w:rsid w:val="00C356E3"/>
    <w:rsid w:val="00C36CC6"/>
    <w:rsid w:val="00C448BE"/>
    <w:rsid w:val="00C4552D"/>
    <w:rsid w:val="00C45E17"/>
    <w:rsid w:val="00C5195A"/>
    <w:rsid w:val="00C52E30"/>
    <w:rsid w:val="00C55457"/>
    <w:rsid w:val="00C61B97"/>
    <w:rsid w:val="00C7054D"/>
    <w:rsid w:val="00C76032"/>
    <w:rsid w:val="00C76749"/>
    <w:rsid w:val="00C76CF0"/>
    <w:rsid w:val="00C82280"/>
    <w:rsid w:val="00C829C1"/>
    <w:rsid w:val="00C855F3"/>
    <w:rsid w:val="00C913F6"/>
    <w:rsid w:val="00C92C54"/>
    <w:rsid w:val="00C94667"/>
    <w:rsid w:val="00C95F8F"/>
    <w:rsid w:val="00C96E8E"/>
    <w:rsid w:val="00CA33AE"/>
    <w:rsid w:val="00CA51BA"/>
    <w:rsid w:val="00CA67B4"/>
    <w:rsid w:val="00CB3383"/>
    <w:rsid w:val="00CB652C"/>
    <w:rsid w:val="00CB7076"/>
    <w:rsid w:val="00CB7BF4"/>
    <w:rsid w:val="00CC192C"/>
    <w:rsid w:val="00CC399E"/>
    <w:rsid w:val="00CC483A"/>
    <w:rsid w:val="00CC4B04"/>
    <w:rsid w:val="00CC5D8D"/>
    <w:rsid w:val="00CD0B9E"/>
    <w:rsid w:val="00CD178C"/>
    <w:rsid w:val="00CE4D84"/>
    <w:rsid w:val="00CE5925"/>
    <w:rsid w:val="00CE77D2"/>
    <w:rsid w:val="00CF0AF6"/>
    <w:rsid w:val="00CF2A30"/>
    <w:rsid w:val="00CF2FB0"/>
    <w:rsid w:val="00CF75F2"/>
    <w:rsid w:val="00D02D1C"/>
    <w:rsid w:val="00D047BE"/>
    <w:rsid w:val="00D04BA9"/>
    <w:rsid w:val="00D075F9"/>
    <w:rsid w:val="00D13D90"/>
    <w:rsid w:val="00D1733A"/>
    <w:rsid w:val="00D262E6"/>
    <w:rsid w:val="00D306E2"/>
    <w:rsid w:val="00D3155E"/>
    <w:rsid w:val="00D35651"/>
    <w:rsid w:val="00D4287D"/>
    <w:rsid w:val="00D44552"/>
    <w:rsid w:val="00D45031"/>
    <w:rsid w:val="00D47A99"/>
    <w:rsid w:val="00D5000D"/>
    <w:rsid w:val="00D51C54"/>
    <w:rsid w:val="00D53CB1"/>
    <w:rsid w:val="00D57F68"/>
    <w:rsid w:val="00D6345A"/>
    <w:rsid w:val="00D65B05"/>
    <w:rsid w:val="00D66281"/>
    <w:rsid w:val="00D7201B"/>
    <w:rsid w:val="00D75829"/>
    <w:rsid w:val="00D80205"/>
    <w:rsid w:val="00D80484"/>
    <w:rsid w:val="00D845AC"/>
    <w:rsid w:val="00D84619"/>
    <w:rsid w:val="00D84F0A"/>
    <w:rsid w:val="00D85206"/>
    <w:rsid w:val="00D86612"/>
    <w:rsid w:val="00D86690"/>
    <w:rsid w:val="00D86C44"/>
    <w:rsid w:val="00D87329"/>
    <w:rsid w:val="00D87D90"/>
    <w:rsid w:val="00D911A0"/>
    <w:rsid w:val="00D91678"/>
    <w:rsid w:val="00DA00FD"/>
    <w:rsid w:val="00DA19B7"/>
    <w:rsid w:val="00DA1CDA"/>
    <w:rsid w:val="00DA2E4F"/>
    <w:rsid w:val="00DA3D0D"/>
    <w:rsid w:val="00DA4E5F"/>
    <w:rsid w:val="00DA5774"/>
    <w:rsid w:val="00DA601E"/>
    <w:rsid w:val="00DA739B"/>
    <w:rsid w:val="00DB0C92"/>
    <w:rsid w:val="00DB2597"/>
    <w:rsid w:val="00DB418F"/>
    <w:rsid w:val="00DC2397"/>
    <w:rsid w:val="00DC31E3"/>
    <w:rsid w:val="00DC4F25"/>
    <w:rsid w:val="00DC6163"/>
    <w:rsid w:val="00DD1E54"/>
    <w:rsid w:val="00DD37A7"/>
    <w:rsid w:val="00DD4FD9"/>
    <w:rsid w:val="00DD50D7"/>
    <w:rsid w:val="00DD7E62"/>
    <w:rsid w:val="00DE5599"/>
    <w:rsid w:val="00DE7066"/>
    <w:rsid w:val="00DE7523"/>
    <w:rsid w:val="00DE7ED6"/>
    <w:rsid w:val="00DF1A54"/>
    <w:rsid w:val="00E11FC7"/>
    <w:rsid w:val="00E131FD"/>
    <w:rsid w:val="00E169F8"/>
    <w:rsid w:val="00E16F4F"/>
    <w:rsid w:val="00E17620"/>
    <w:rsid w:val="00E21F2E"/>
    <w:rsid w:val="00E23ECA"/>
    <w:rsid w:val="00E25CD5"/>
    <w:rsid w:val="00E30704"/>
    <w:rsid w:val="00E30841"/>
    <w:rsid w:val="00E31082"/>
    <w:rsid w:val="00E3215D"/>
    <w:rsid w:val="00E32FC1"/>
    <w:rsid w:val="00E35414"/>
    <w:rsid w:val="00E363E1"/>
    <w:rsid w:val="00E366EB"/>
    <w:rsid w:val="00E40DAE"/>
    <w:rsid w:val="00E41066"/>
    <w:rsid w:val="00E41744"/>
    <w:rsid w:val="00E431EE"/>
    <w:rsid w:val="00E451B3"/>
    <w:rsid w:val="00E45989"/>
    <w:rsid w:val="00E4655D"/>
    <w:rsid w:val="00E467A7"/>
    <w:rsid w:val="00E5630B"/>
    <w:rsid w:val="00E604C0"/>
    <w:rsid w:val="00E607C7"/>
    <w:rsid w:val="00E62AF3"/>
    <w:rsid w:val="00E701F0"/>
    <w:rsid w:val="00E72630"/>
    <w:rsid w:val="00E74EB8"/>
    <w:rsid w:val="00E75E20"/>
    <w:rsid w:val="00E800B9"/>
    <w:rsid w:val="00E80BC0"/>
    <w:rsid w:val="00E8259E"/>
    <w:rsid w:val="00E927A7"/>
    <w:rsid w:val="00E95268"/>
    <w:rsid w:val="00E9528B"/>
    <w:rsid w:val="00EA1E2E"/>
    <w:rsid w:val="00EA569B"/>
    <w:rsid w:val="00EA721C"/>
    <w:rsid w:val="00EA798E"/>
    <w:rsid w:val="00EB18D7"/>
    <w:rsid w:val="00EB3536"/>
    <w:rsid w:val="00EB4335"/>
    <w:rsid w:val="00EB4E36"/>
    <w:rsid w:val="00EB532A"/>
    <w:rsid w:val="00EB7100"/>
    <w:rsid w:val="00EC1140"/>
    <w:rsid w:val="00EC1864"/>
    <w:rsid w:val="00EC2749"/>
    <w:rsid w:val="00EC4DCF"/>
    <w:rsid w:val="00EC577A"/>
    <w:rsid w:val="00EC77A0"/>
    <w:rsid w:val="00ED1291"/>
    <w:rsid w:val="00ED1D13"/>
    <w:rsid w:val="00ED36C7"/>
    <w:rsid w:val="00ED3856"/>
    <w:rsid w:val="00ED5714"/>
    <w:rsid w:val="00EE0548"/>
    <w:rsid w:val="00EE426B"/>
    <w:rsid w:val="00EE5697"/>
    <w:rsid w:val="00EE5F2E"/>
    <w:rsid w:val="00EF3136"/>
    <w:rsid w:val="00EF7220"/>
    <w:rsid w:val="00F064ED"/>
    <w:rsid w:val="00F07875"/>
    <w:rsid w:val="00F07DBF"/>
    <w:rsid w:val="00F10426"/>
    <w:rsid w:val="00F133AD"/>
    <w:rsid w:val="00F16D07"/>
    <w:rsid w:val="00F20A16"/>
    <w:rsid w:val="00F2383E"/>
    <w:rsid w:val="00F23B47"/>
    <w:rsid w:val="00F24BB0"/>
    <w:rsid w:val="00F25717"/>
    <w:rsid w:val="00F26A1D"/>
    <w:rsid w:val="00F27470"/>
    <w:rsid w:val="00F325A1"/>
    <w:rsid w:val="00F34E0C"/>
    <w:rsid w:val="00F418B4"/>
    <w:rsid w:val="00F478E8"/>
    <w:rsid w:val="00F57360"/>
    <w:rsid w:val="00F576A8"/>
    <w:rsid w:val="00F60903"/>
    <w:rsid w:val="00F61C21"/>
    <w:rsid w:val="00F66588"/>
    <w:rsid w:val="00F74C46"/>
    <w:rsid w:val="00F77C11"/>
    <w:rsid w:val="00F850E2"/>
    <w:rsid w:val="00F851CF"/>
    <w:rsid w:val="00F9366A"/>
    <w:rsid w:val="00F96A62"/>
    <w:rsid w:val="00F97FD4"/>
    <w:rsid w:val="00FA129A"/>
    <w:rsid w:val="00FA181F"/>
    <w:rsid w:val="00FA58FE"/>
    <w:rsid w:val="00FA5EA1"/>
    <w:rsid w:val="00FA68F4"/>
    <w:rsid w:val="00FA7116"/>
    <w:rsid w:val="00FB0D67"/>
    <w:rsid w:val="00FB25D6"/>
    <w:rsid w:val="00FB31DB"/>
    <w:rsid w:val="00FB3286"/>
    <w:rsid w:val="00FB439E"/>
    <w:rsid w:val="00FB52EC"/>
    <w:rsid w:val="00FB5751"/>
    <w:rsid w:val="00FB5903"/>
    <w:rsid w:val="00FC455B"/>
    <w:rsid w:val="00FC5765"/>
    <w:rsid w:val="00FC66B8"/>
    <w:rsid w:val="00FC67B9"/>
    <w:rsid w:val="00FC7D5C"/>
    <w:rsid w:val="00FD0457"/>
    <w:rsid w:val="00FD2529"/>
    <w:rsid w:val="00FD27CD"/>
    <w:rsid w:val="00FD4ACA"/>
    <w:rsid w:val="00FD57FF"/>
    <w:rsid w:val="00FE33AA"/>
    <w:rsid w:val="00FE5C72"/>
    <w:rsid w:val="00FE60DE"/>
    <w:rsid w:val="00FE68D1"/>
    <w:rsid w:val="00FE6D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79B0DE0"/>
  <w15:docId w15:val="{540A6FB7-52B0-4C7D-B52D-03104845C2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763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Judul1">
    <w:name w:val="heading 1"/>
    <w:basedOn w:val="Normal"/>
    <w:next w:val="Normal"/>
    <w:link w:val="Judul1KAR"/>
    <w:qFormat/>
    <w:rsid w:val="0016349B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color w:val="000000" w:themeColor="text1"/>
      <w:sz w:val="28"/>
      <w:szCs w:val="28"/>
    </w:rPr>
  </w:style>
  <w:style w:type="paragraph" w:styleId="Judul2">
    <w:name w:val="heading 2"/>
    <w:basedOn w:val="Normal"/>
    <w:next w:val="Normal"/>
    <w:link w:val="Judul2KAR"/>
    <w:unhideWhenUsed/>
    <w:qFormat/>
    <w:rsid w:val="0016349B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Judul3">
    <w:name w:val="heading 3"/>
    <w:aliases w:val="tabel"/>
    <w:basedOn w:val="Normal"/>
    <w:next w:val="Normal"/>
    <w:link w:val="Judul3KAR"/>
    <w:unhideWhenUsed/>
    <w:qFormat/>
    <w:rsid w:val="00CB652C"/>
    <w:pPr>
      <w:keepNext/>
      <w:keepLines/>
      <w:numPr>
        <w:numId w:val="5"/>
      </w:numPr>
      <w:spacing w:before="200" w:after="0"/>
      <w:ind w:left="720"/>
      <w:jc w:val="center"/>
      <w:outlineLvl w:val="2"/>
    </w:pPr>
    <w:rPr>
      <w:rFonts w:eastAsiaTheme="majorEastAsia" w:cstheme="majorBidi"/>
      <w:bCs/>
      <w:color w:val="000000" w:themeColor="text1"/>
    </w:rPr>
  </w:style>
  <w:style w:type="paragraph" w:styleId="Judul4">
    <w:name w:val="heading 4"/>
    <w:basedOn w:val="Normal"/>
    <w:next w:val="Normal"/>
    <w:link w:val="Judul4KAR"/>
    <w:unhideWhenUsed/>
    <w:qFormat/>
    <w:rsid w:val="00E41066"/>
    <w:pPr>
      <w:keepNext/>
      <w:keepLines/>
      <w:spacing w:before="240"/>
      <w:outlineLvl w:val="3"/>
    </w:pPr>
    <w:rPr>
      <w:rFonts w:eastAsiaTheme="majorEastAsia" w:cstheme="majorBidi"/>
      <w:b/>
      <w:bCs/>
      <w:iCs/>
      <w:color w:val="000000" w:themeColor="text1"/>
    </w:rPr>
  </w:style>
  <w:style w:type="paragraph" w:styleId="Judul5">
    <w:name w:val="heading 5"/>
    <w:aliases w:val="judul grafik"/>
    <w:basedOn w:val="Normal"/>
    <w:next w:val="Normal"/>
    <w:link w:val="Judul5KAR"/>
    <w:unhideWhenUsed/>
    <w:qFormat/>
    <w:rsid w:val="007139C9"/>
    <w:pPr>
      <w:keepNext/>
      <w:keepLines/>
      <w:numPr>
        <w:numId w:val="2"/>
      </w:numPr>
      <w:spacing w:before="200" w:after="0"/>
      <w:ind w:left="0" w:firstLine="0"/>
      <w:jc w:val="center"/>
      <w:outlineLvl w:val="4"/>
    </w:pPr>
    <w:rPr>
      <w:rFonts w:eastAsiaTheme="majorEastAsia" w:cstheme="majorBidi"/>
      <w:color w:val="000000" w:themeColor="text1"/>
    </w:rPr>
  </w:style>
  <w:style w:type="paragraph" w:styleId="Judul6">
    <w:name w:val="heading 6"/>
    <w:aliases w:val="gambar"/>
    <w:basedOn w:val="Normal"/>
    <w:next w:val="Normal"/>
    <w:link w:val="Judul6KAR"/>
    <w:uiPriority w:val="9"/>
    <w:unhideWhenUsed/>
    <w:qFormat/>
    <w:rsid w:val="00F74C46"/>
    <w:pPr>
      <w:keepNext/>
      <w:keepLines/>
      <w:numPr>
        <w:numId w:val="3"/>
      </w:numPr>
      <w:spacing w:before="120" w:after="0" w:line="240" w:lineRule="auto"/>
      <w:ind w:left="357" w:hanging="357"/>
      <w:jc w:val="center"/>
      <w:outlineLvl w:val="5"/>
    </w:pPr>
    <w:rPr>
      <w:rFonts w:eastAsiaTheme="majorEastAsia" w:cstheme="majorBidi"/>
      <w:iCs/>
      <w:color w:val="000000" w:themeColor="text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styleId="Tempatpenampungteks">
    <w:name w:val="Placeholder Text"/>
    <w:basedOn w:val="FontParagrafDefault"/>
    <w:uiPriority w:val="99"/>
    <w:semiHidden/>
    <w:rsid w:val="009B7D7A"/>
    <w:rPr>
      <w:color w:val="808080"/>
    </w:rPr>
  </w:style>
  <w:style w:type="paragraph" w:styleId="TeksBalon">
    <w:name w:val="Balloon Text"/>
    <w:basedOn w:val="Normal"/>
    <w:link w:val="TeksBalonKAR"/>
    <w:unhideWhenUsed/>
    <w:rsid w:val="009B7D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rsid w:val="009B7D7A"/>
    <w:rPr>
      <w:rFonts w:ascii="Tahoma" w:hAnsi="Tahoma" w:cs="Tahoma"/>
      <w:sz w:val="16"/>
      <w:szCs w:val="16"/>
    </w:rPr>
  </w:style>
  <w:style w:type="paragraph" w:styleId="DaftarParagraf">
    <w:name w:val="List Paragraph"/>
    <w:aliases w:val="kepala,Body Text Char1,Char Char2,List Paragraph2,List Paragraph1,List Paragraph Char Char Char"/>
    <w:basedOn w:val="Normal"/>
    <w:link w:val="DaftarParagrafKAR"/>
    <w:uiPriority w:val="34"/>
    <w:qFormat/>
    <w:rsid w:val="00183E06"/>
    <w:pPr>
      <w:ind w:left="720"/>
      <w:contextualSpacing/>
    </w:pPr>
  </w:style>
  <w:style w:type="paragraph" w:styleId="IndenTeksIsi">
    <w:name w:val="Body Text Indent"/>
    <w:basedOn w:val="Normal"/>
    <w:link w:val="IndenTeksIsiKAR"/>
    <w:uiPriority w:val="99"/>
    <w:unhideWhenUsed/>
    <w:rsid w:val="00803F9A"/>
    <w:pPr>
      <w:spacing w:after="120" w:line="240" w:lineRule="auto"/>
      <w:ind w:left="360" w:firstLine="634"/>
    </w:pPr>
    <w:rPr>
      <w:rFonts w:ascii="Calibri" w:eastAsia="Calibri" w:hAnsi="Calibri" w:cs="Times New Roman"/>
      <w:lang w:val="en-US"/>
    </w:rPr>
  </w:style>
  <w:style w:type="character" w:customStyle="1" w:styleId="IndenTeksIsiKAR">
    <w:name w:val="Inden Teks Isi KAR"/>
    <w:basedOn w:val="FontParagrafDefault"/>
    <w:link w:val="IndenTeksIsi"/>
    <w:uiPriority w:val="99"/>
    <w:rsid w:val="00803F9A"/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iPriority w:val="99"/>
    <w:unhideWhenUsed/>
    <w:rsid w:val="00FB52EC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character" w:customStyle="1" w:styleId="apple-converted-space">
    <w:name w:val="apple-converted-space"/>
    <w:basedOn w:val="FontParagrafDefault"/>
    <w:rsid w:val="00FB52EC"/>
  </w:style>
  <w:style w:type="character" w:styleId="Hyperlink">
    <w:name w:val="Hyperlink"/>
    <w:basedOn w:val="FontParagrafDefault"/>
    <w:uiPriority w:val="99"/>
    <w:unhideWhenUsed/>
    <w:rsid w:val="00FB52EC"/>
    <w:rPr>
      <w:color w:val="0000FF"/>
      <w:u w:val="single"/>
    </w:rPr>
  </w:style>
  <w:style w:type="character" w:customStyle="1" w:styleId="notranslate">
    <w:name w:val="notranslate"/>
    <w:basedOn w:val="FontParagrafDefault"/>
    <w:rsid w:val="00FB52EC"/>
  </w:style>
  <w:style w:type="character" w:customStyle="1" w:styleId="a">
    <w:name w:val="a"/>
    <w:basedOn w:val="FontParagrafDefault"/>
    <w:rsid w:val="00FB52EC"/>
  </w:style>
  <w:style w:type="character" w:customStyle="1" w:styleId="l6">
    <w:name w:val="l6"/>
    <w:basedOn w:val="FontParagrafDefault"/>
    <w:rsid w:val="00FB52EC"/>
  </w:style>
  <w:style w:type="character" w:customStyle="1" w:styleId="l9">
    <w:name w:val="l9"/>
    <w:basedOn w:val="FontParagrafDefault"/>
    <w:rsid w:val="00FB52EC"/>
  </w:style>
  <w:style w:type="character" w:customStyle="1" w:styleId="l">
    <w:name w:val="l"/>
    <w:basedOn w:val="FontParagrafDefault"/>
    <w:rsid w:val="00FB52EC"/>
  </w:style>
  <w:style w:type="paragraph" w:styleId="Header">
    <w:name w:val="header"/>
    <w:basedOn w:val="Normal"/>
    <w:link w:val="HeaderKAR"/>
    <w:unhideWhenUsed/>
    <w:rsid w:val="009F1C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9F1C32"/>
  </w:style>
  <w:style w:type="paragraph" w:styleId="Footer">
    <w:name w:val="footer"/>
    <w:basedOn w:val="Normal"/>
    <w:link w:val="FooterKAR"/>
    <w:unhideWhenUsed/>
    <w:rsid w:val="009F1C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9F1C32"/>
  </w:style>
  <w:style w:type="table" w:styleId="KisiTabel">
    <w:name w:val="Table Grid"/>
    <w:basedOn w:val="TabelNormal"/>
    <w:uiPriority w:val="59"/>
    <w:rsid w:val="008D2E0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Judul1KAR">
    <w:name w:val="Judul 1 KAR"/>
    <w:basedOn w:val="FontParagrafDefault"/>
    <w:link w:val="Judul1"/>
    <w:uiPriority w:val="9"/>
    <w:rsid w:val="0016349B"/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character" w:customStyle="1" w:styleId="Judul2KAR">
    <w:name w:val="Judul 2 KAR"/>
    <w:basedOn w:val="FontParagrafDefault"/>
    <w:link w:val="Judul2"/>
    <w:rsid w:val="0016349B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Judul">
    <w:name w:val="Title"/>
    <w:basedOn w:val="Normal"/>
    <w:next w:val="Normal"/>
    <w:link w:val="JudulKAR"/>
    <w:qFormat/>
    <w:rsid w:val="00CB652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JudulKAR">
    <w:name w:val="Judul KAR"/>
    <w:basedOn w:val="FontParagrafDefault"/>
    <w:link w:val="Judul"/>
    <w:rsid w:val="00CB652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judul">
    <w:name w:val="Subtitle"/>
    <w:aliases w:val="Judul Tabel"/>
    <w:basedOn w:val="Normal"/>
    <w:next w:val="Normal"/>
    <w:link w:val="SubjudulKAR"/>
    <w:uiPriority w:val="11"/>
    <w:qFormat/>
    <w:rsid w:val="00CB652C"/>
    <w:pPr>
      <w:numPr>
        <w:numId w:val="1"/>
      </w:numPr>
      <w:jc w:val="center"/>
    </w:pPr>
    <w:rPr>
      <w:rFonts w:eastAsiaTheme="majorEastAsia" w:cstheme="majorBidi"/>
      <w:iCs/>
      <w:color w:val="000000" w:themeColor="text1"/>
      <w:spacing w:val="15"/>
      <w:szCs w:val="24"/>
    </w:rPr>
  </w:style>
  <w:style w:type="character" w:customStyle="1" w:styleId="SubjudulKAR">
    <w:name w:val="Subjudul KAR"/>
    <w:aliases w:val="Judul Tabel KAR"/>
    <w:basedOn w:val="FontParagrafDefault"/>
    <w:link w:val="Subjudul"/>
    <w:uiPriority w:val="11"/>
    <w:rsid w:val="00CB652C"/>
    <w:rPr>
      <w:rFonts w:ascii="Times New Roman" w:eastAsiaTheme="majorEastAsia" w:hAnsi="Times New Roman" w:cstheme="majorBidi"/>
      <w:iCs/>
      <w:color w:val="000000" w:themeColor="text1"/>
      <w:spacing w:val="15"/>
      <w:sz w:val="24"/>
      <w:szCs w:val="24"/>
    </w:rPr>
  </w:style>
  <w:style w:type="character" w:customStyle="1" w:styleId="Judul3KAR">
    <w:name w:val="Judul 3 KAR"/>
    <w:aliases w:val="tabel KAR"/>
    <w:basedOn w:val="FontParagrafDefault"/>
    <w:link w:val="Judul3"/>
    <w:rsid w:val="00CB652C"/>
    <w:rPr>
      <w:rFonts w:ascii="Times New Roman" w:eastAsiaTheme="majorEastAsia" w:hAnsi="Times New Roman" w:cstheme="majorBidi"/>
      <w:bCs/>
      <w:color w:val="000000" w:themeColor="text1"/>
      <w:sz w:val="24"/>
    </w:rPr>
  </w:style>
  <w:style w:type="character" w:styleId="ReferensiKomentar">
    <w:name w:val="annotation reference"/>
    <w:basedOn w:val="FontParagrafDefault"/>
    <w:uiPriority w:val="99"/>
    <w:semiHidden/>
    <w:unhideWhenUsed/>
    <w:rsid w:val="000572D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0572D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0572D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0572D6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0572D6"/>
    <w:rPr>
      <w:b/>
      <w:bCs/>
      <w:sz w:val="20"/>
      <w:szCs w:val="20"/>
    </w:rPr>
  </w:style>
  <w:style w:type="character" w:customStyle="1" w:styleId="Judul4KAR">
    <w:name w:val="Judul 4 KAR"/>
    <w:basedOn w:val="FontParagrafDefault"/>
    <w:link w:val="Judul4"/>
    <w:uiPriority w:val="9"/>
    <w:rsid w:val="00E41066"/>
    <w:rPr>
      <w:rFonts w:ascii="Arial" w:eastAsiaTheme="majorEastAsia" w:hAnsi="Arial" w:cstheme="majorBidi"/>
      <w:b/>
      <w:bCs/>
      <w:iCs/>
      <w:color w:val="000000" w:themeColor="text1"/>
      <w:sz w:val="24"/>
    </w:rPr>
  </w:style>
  <w:style w:type="character" w:customStyle="1" w:styleId="Judul5KAR">
    <w:name w:val="Judul 5 KAR"/>
    <w:aliases w:val="judul grafik KAR"/>
    <w:basedOn w:val="FontParagrafDefault"/>
    <w:link w:val="Judul5"/>
    <w:rsid w:val="007139C9"/>
    <w:rPr>
      <w:rFonts w:ascii="Times New Roman" w:eastAsiaTheme="majorEastAsia" w:hAnsi="Times New Roman" w:cstheme="majorBidi"/>
      <w:color w:val="000000" w:themeColor="text1"/>
      <w:sz w:val="24"/>
    </w:rPr>
  </w:style>
  <w:style w:type="character" w:customStyle="1" w:styleId="Judul6KAR">
    <w:name w:val="Judul 6 KAR"/>
    <w:aliases w:val="gambar KAR"/>
    <w:basedOn w:val="FontParagrafDefault"/>
    <w:link w:val="Judul6"/>
    <w:uiPriority w:val="9"/>
    <w:rsid w:val="00F74C46"/>
    <w:rPr>
      <w:rFonts w:ascii="Times New Roman" w:eastAsiaTheme="majorEastAsia" w:hAnsi="Times New Roman" w:cstheme="majorBidi"/>
      <w:iCs/>
      <w:color w:val="000000" w:themeColor="text1"/>
      <w:sz w:val="24"/>
    </w:rPr>
  </w:style>
  <w:style w:type="paragraph" w:styleId="TidakAdaSpasi">
    <w:name w:val="No Spacing"/>
    <w:link w:val="TidakAdaSpasiKAR"/>
    <w:uiPriority w:val="1"/>
    <w:qFormat/>
    <w:rsid w:val="00163859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idakAdaSpasiKAR">
    <w:name w:val="Tidak Ada Spasi KAR"/>
    <w:link w:val="TidakAdaSpasi"/>
    <w:uiPriority w:val="1"/>
    <w:rsid w:val="00163859"/>
    <w:rPr>
      <w:rFonts w:ascii="Calibri" w:eastAsia="Calibri" w:hAnsi="Calibri" w:cs="Times New Roman"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457178"/>
    <w:pPr>
      <w:tabs>
        <w:tab w:val="left" w:pos="1100"/>
        <w:tab w:val="right" w:leader="dot" w:pos="8494"/>
      </w:tabs>
      <w:spacing w:after="120" w:line="240" w:lineRule="auto"/>
    </w:pPr>
    <w:rPr>
      <w:rFonts w:eastAsia="Calibri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524989"/>
    <w:pPr>
      <w:tabs>
        <w:tab w:val="left" w:pos="880"/>
        <w:tab w:val="right" w:leader="dot" w:pos="8494"/>
      </w:tabs>
      <w:spacing w:after="0" w:line="240" w:lineRule="auto"/>
      <w:ind w:left="993" w:hanging="993"/>
    </w:pPr>
  </w:style>
  <w:style w:type="paragraph" w:styleId="TOC3">
    <w:name w:val="toc 3"/>
    <w:basedOn w:val="Normal"/>
    <w:next w:val="Normal"/>
    <w:autoRedefine/>
    <w:uiPriority w:val="39"/>
    <w:unhideWhenUsed/>
    <w:rsid w:val="00B77401"/>
    <w:pPr>
      <w:spacing w:after="100"/>
      <w:ind w:left="480"/>
    </w:pPr>
  </w:style>
  <w:style w:type="paragraph" w:customStyle="1" w:styleId="Default">
    <w:name w:val="Default"/>
    <w:rsid w:val="00023CE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Penekanan">
    <w:name w:val="Emphasis"/>
    <w:basedOn w:val="FontParagrafDefault"/>
    <w:uiPriority w:val="20"/>
    <w:qFormat/>
    <w:rsid w:val="00023CEC"/>
    <w:rPr>
      <w:i/>
      <w:iCs/>
    </w:rPr>
  </w:style>
  <w:style w:type="paragraph" w:styleId="TeksIsi">
    <w:name w:val="Body Text"/>
    <w:basedOn w:val="Normal"/>
    <w:link w:val="TeksIsiKAR"/>
    <w:uiPriority w:val="99"/>
    <w:unhideWhenUsed/>
    <w:rsid w:val="00023CEC"/>
    <w:pPr>
      <w:spacing w:after="120" w:line="276" w:lineRule="auto"/>
      <w:jc w:val="left"/>
    </w:pPr>
    <w:rPr>
      <w:rFonts w:asciiTheme="minorHAnsi" w:hAnsiTheme="minorHAnsi"/>
      <w:sz w:val="22"/>
      <w:lang w:val="en-US"/>
    </w:rPr>
  </w:style>
  <w:style w:type="character" w:customStyle="1" w:styleId="TeksIsiKAR">
    <w:name w:val="Teks Isi KAR"/>
    <w:basedOn w:val="FontParagrafDefault"/>
    <w:link w:val="TeksIsi"/>
    <w:uiPriority w:val="99"/>
    <w:rsid w:val="00023CEC"/>
    <w:rPr>
      <w:lang w:val="en-US"/>
    </w:rPr>
  </w:style>
  <w:style w:type="paragraph" w:customStyle="1" w:styleId="BodyText4">
    <w:name w:val="Body Text 4"/>
    <w:basedOn w:val="Normal"/>
    <w:rsid w:val="00F24BB0"/>
    <w:pPr>
      <w:numPr>
        <w:ilvl w:val="1"/>
        <w:numId w:val="4"/>
      </w:numPr>
      <w:spacing w:after="0" w:line="240" w:lineRule="auto"/>
      <w:jc w:val="left"/>
    </w:pPr>
    <w:rPr>
      <w:rFonts w:eastAsia="Times New Roman" w:cs="Times New Roman"/>
      <w:szCs w:val="24"/>
      <w:lang w:val="en-US"/>
    </w:rPr>
  </w:style>
  <w:style w:type="character" w:styleId="HiperlinkyangDiikuti">
    <w:name w:val="FollowedHyperlink"/>
    <w:basedOn w:val="FontParagrafDefault"/>
    <w:uiPriority w:val="99"/>
    <w:semiHidden/>
    <w:unhideWhenUsed/>
    <w:rsid w:val="00676FD3"/>
    <w:rPr>
      <w:color w:val="800080" w:themeColor="followedHyperlink"/>
      <w:u w:val="single"/>
    </w:r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B36403"/>
    <w:pPr>
      <w:spacing w:after="0" w:line="240" w:lineRule="auto"/>
      <w:jc w:val="left"/>
    </w:pPr>
    <w:rPr>
      <w:rFonts w:eastAsia="Times New Roman" w:cs="Times New Roman"/>
      <w:sz w:val="20"/>
      <w:szCs w:val="20"/>
      <w:lang w:val="en-US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rsid w:val="00B36403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ReferensiCatatanKaki">
    <w:name w:val="footnote reference"/>
    <w:basedOn w:val="FontParagrafDefault"/>
    <w:uiPriority w:val="99"/>
    <w:semiHidden/>
    <w:unhideWhenUsed/>
    <w:rsid w:val="00B36403"/>
    <w:rPr>
      <w:vertAlign w:val="superscript"/>
    </w:rPr>
  </w:style>
  <w:style w:type="character" w:customStyle="1" w:styleId="st">
    <w:name w:val="st"/>
    <w:basedOn w:val="FontParagrafDefault"/>
    <w:rsid w:val="00C07055"/>
  </w:style>
  <w:style w:type="paragraph" w:styleId="TeksIsi2">
    <w:name w:val="Body Text 2"/>
    <w:basedOn w:val="Normal"/>
    <w:link w:val="TeksIsi2KAR"/>
    <w:uiPriority w:val="99"/>
    <w:semiHidden/>
    <w:unhideWhenUsed/>
    <w:rsid w:val="009075B5"/>
    <w:pPr>
      <w:spacing w:after="120" w:line="480" w:lineRule="auto"/>
    </w:pPr>
  </w:style>
  <w:style w:type="character" w:customStyle="1" w:styleId="TeksIsi2KAR">
    <w:name w:val="Teks Isi 2 KAR"/>
    <w:basedOn w:val="FontParagrafDefault"/>
    <w:link w:val="TeksIsi2"/>
    <w:uiPriority w:val="99"/>
    <w:semiHidden/>
    <w:rsid w:val="009075B5"/>
    <w:rPr>
      <w:rFonts w:ascii="Times New Roman" w:hAnsi="Times New Roman"/>
      <w:sz w:val="24"/>
    </w:rPr>
  </w:style>
  <w:style w:type="character" w:customStyle="1" w:styleId="DaftarParagrafKAR">
    <w:name w:val="Daftar Paragraf KAR"/>
    <w:aliases w:val="kepala KAR,Body Text Char1 KAR,Char Char2 KAR,List Paragraph2 KAR,List Paragraph1 KAR,List Paragraph Char Char Char KAR"/>
    <w:basedOn w:val="FontParagrafDefault"/>
    <w:link w:val="DaftarParagraf"/>
    <w:uiPriority w:val="34"/>
    <w:locked/>
    <w:rsid w:val="009075B5"/>
    <w:rPr>
      <w:rFonts w:ascii="Times New Roman" w:hAnsi="Times New Roman"/>
      <w:sz w:val="24"/>
    </w:rPr>
  </w:style>
  <w:style w:type="character" w:styleId="NomorHalaman">
    <w:name w:val="page number"/>
    <w:basedOn w:val="FontParagrafDefault"/>
    <w:rsid w:val="009075B5"/>
  </w:style>
  <w:style w:type="paragraph" w:styleId="PetaDokumen">
    <w:name w:val="Document Map"/>
    <w:basedOn w:val="Normal"/>
    <w:link w:val="PetaDokumenKAR"/>
    <w:rsid w:val="009075B5"/>
    <w:pPr>
      <w:spacing w:after="0" w:line="240" w:lineRule="auto"/>
      <w:jc w:val="left"/>
    </w:pPr>
    <w:rPr>
      <w:rFonts w:ascii="Tahoma" w:eastAsia="Times New Roman" w:hAnsi="Tahoma" w:cs="Tahoma"/>
      <w:sz w:val="16"/>
      <w:szCs w:val="16"/>
      <w:lang w:val="en-US"/>
    </w:rPr>
  </w:style>
  <w:style w:type="character" w:customStyle="1" w:styleId="PetaDokumenKAR">
    <w:name w:val="Peta Dokumen KAR"/>
    <w:basedOn w:val="FontParagrafDefault"/>
    <w:link w:val="PetaDokumen"/>
    <w:rsid w:val="009075B5"/>
    <w:rPr>
      <w:rFonts w:ascii="Tahoma" w:eastAsia="Times New Roman" w:hAnsi="Tahoma" w:cs="Tahoma"/>
      <w:sz w:val="16"/>
      <w:szCs w:val="16"/>
      <w:lang w:val="en-US"/>
    </w:rPr>
  </w:style>
  <w:style w:type="character" w:styleId="Kuat">
    <w:name w:val="Strong"/>
    <w:basedOn w:val="FontParagrafDefault"/>
    <w:uiPriority w:val="22"/>
    <w:qFormat/>
    <w:rsid w:val="00B10E28"/>
    <w:rPr>
      <w:b/>
      <w:bCs/>
    </w:rPr>
  </w:style>
  <w:style w:type="character" w:customStyle="1" w:styleId="entry-date">
    <w:name w:val="entry-date"/>
    <w:basedOn w:val="FontParagrafDefault"/>
    <w:rsid w:val="0026051A"/>
  </w:style>
  <w:style w:type="character" w:customStyle="1" w:styleId="comment-link">
    <w:name w:val="comment-link"/>
    <w:basedOn w:val="FontParagrafDefault"/>
    <w:rsid w:val="0026051A"/>
  </w:style>
  <w:style w:type="paragraph" w:styleId="HTMLSudahDiformat">
    <w:name w:val="HTML Preformatted"/>
    <w:basedOn w:val="Normal"/>
    <w:link w:val="HTMLSudahDiformatKAR"/>
    <w:uiPriority w:val="99"/>
    <w:semiHidden/>
    <w:unhideWhenUsed/>
    <w:rsid w:val="00BA5BA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semiHidden/>
    <w:rsid w:val="00BA5BA6"/>
    <w:rPr>
      <w:rFonts w:ascii="Courier New" w:eastAsia="Times New Roman" w:hAnsi="Courier New" w:cs="Courier New"/>
      <w:sz w:val="20"/>
      <w:szCs w:val="20"/>
      <w:lang w:val="en-US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E75E20"/>
    <w:rPr>
      <w:color w:val="605E5C"/>
      <w:shd w:val="clear" w:color="auto" w:fill="E1DFDD"/>
    </w:rPr>
  </w:style>
  <w:style w:type="character" w:customStyle="1" w:styleId="personname">
    <w:name w:val="person_name"/>
    <w:basedOn w:val="FontParagrafDefault"/>
    <w:rsid w:val="00137A0D"/>
  </w:style>
  <w:style w:type="character" w:customStyle="1" w:styleId="viiyi">
    <w:name w:val="viiyi"/>
    <w:basedOn w:val="FontParagrafDefault"/>
    <w:rsid w:val="008D7942"/>
  </w:style>
  <w:style w:type="character" w:customStyle="1" w:styleId="jlqj4b">
    <w:name w:val="jlqj4b"/>
    <w:basedOn w:val="FontParagrafDefault"/>
    <w:rsid w:val="008D794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7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4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20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02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7856622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761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0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05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1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9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47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24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9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44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3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9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14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9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6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7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6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8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66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5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761298-D3CA-4878-B367-642ABD3169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64</TotalTime>
  <Pages>15</Pages>
  <Words>1474</Words>
  <Characters>8404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CAY</dc:creator>
  <cp:lastModifiedBy>Ita Prihantika</cp:lastModifiedBy>
  <cp:revision>59</cp:revision>
  <cp:lastPrinted>2022-05-27T03:51:00Z</cp:lastPrinted>
  <dcterms:created xsi:type="dcterms:W3CDTF">2019-10-29T17:39:00Z</dcterms:created>
  <dcterms:modified xsi:type="dcterms:W3CDTF">2022-06-19T2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068c690-c9a7-3c2e-8e3b-4b42eb4dfc05</vt:lpwstr>
  </property>
  <property fmtid="{D5CDD505-2E9C-101B-9397-08002B2CF9AE}" pid="24" name="Mendeley Citation Style_1">
    <vt:lpwstr>http://www.zotero.org/styles/harvard1</vt:lpwstr>
  </property>
</Properties>
</file>